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7A62F" w14:textId="6C0AF497" w:rsidR="00310239" w:rsidRDefault="004D71B0" w:rsidP="002210EE">
      <w:r>
        <w:rPr>
          <w:noProof/>
          <w:lang w:val="en-AU" w:eastAsia="en-AU"/>
        </w:rPr>
        <w:drawing>
          <wp:anchor distT="0" distB="0" distL="114300" distR="114300" simplePos="0" relativeHeight="251659264" behindDoc="1" locked="0" layoutInCell="1" allowOverlap="1" wp14:anchorId="7B56389E" wp14:editId="4E719AB1">
            <wp:simplePos x="0" y="0"/>
            <wp:positionH relativeFrom="page">
              <wp:posOffset>0</wp:posOffset>
            </wp:positionH>
            <wp:positionV relativeFrom="page">
              <wp:posOffset>0</wp:posOffset>
            </wp:positionV>
            <wp:extent cx="7560000" cy="1068984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 A4 portrait-V6.jpg"/>
                    <pic:cNvPicPr/>
                  </pic:nvPicPr>
                  <pic:blipFill>
                    <a:blip r:embed="rId7"/>
                    <a:stretch>
                      <a:fillRect/>
                    </a:stretch>
                  </pic:blipFill>
                  <pic:spPr bwMode="auto">
                    <a:xfrm>
                      <a:off x="0" y="0"/>
                      <a:ext cx="7560000" cy="10689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AE160A" w14:textId="3DBE9AEC" w:rsidR="001E4569" w:rsidRPr="00F00941" w:rsidRDefault="001E4569" w:rsidP="00F00941">
      <w:pPr>
        <w:pStyle w:val="Title"/>
      </w:pPr>
    </w:p>
    <w:p w14:paraId="68F3A69C" w14:textId="77777777" w:rsidR="001E4569" w:rsidRPr="00F00941" w:rsidRDefault="001E4569" w:rsidP="00F00941">
      <w:pPr>
        <w:pStyle w:val="Title"/>
      </w:pPr>
    </w:p>
    <w:p w14:paraId="7FC001B5" w14:textId="77777777" w:rsidR="001E4569" w:rsidRPr="00F00941" w:rsidRDefault="001E4569" w:rsidP="00F00941">
      <w:pPr>
        <w:pStyle w:val="Title"/>
      </w:pPr>
    </w:p>
    <w:p w14:paraId="3BEDA88A" w14:textId="473E6E92" w:rsidR="001E4569" w:rsidRDefault="001E4569" w:rsidP="00F00941">
      <w:pPr>
        <w:pStyle w:val="Title"/>
      </w:pPr>
    </w:p>
    <w:p w14:paraId="4124BB4C" w14:textId="77777777" w:rsidR="00E26AEE" w:rsidRPr="00E26AEE" w:rsidRDefault="00E26AEE" w:rsidP="00E26AEE">
      <w:pPr>
        <w:pStyle w:val="Title"/>
      </w:pPr>
    </w:p>
    <w:p w14:paraId="4BE2AB6E" w14:textId="77777777" w:rsidR="001E4569" w:rsidRPr="00F00941" w:rsidRDefault="001E4569" w:rsidP="00F00941">
      <w:pPr>
        <w:pStyle w:val="Title"/>
      </w:pPr>
    </w:p>
    <w:p w14:paraId="514412AC" w14:textId="77777777" w:rsidR="001E4569" w:rsidRPr="00F00941" w:rsidRDefault="001E4569" w:rsidP="00F00941">
      <w:pPr>
        <w:pStyle w:val="Title"/>
      </w:pPr>
    </w:p>
    <w:p w14:paraId="302AB482" w14:textId="77777777" w:rsidR="001E4569" w:rsidRPr="00F00941" w:rsidRDefault="001E4569" w:rsidP="00F00941">
      <w:pPr>
        <w:pStyle w:val="Title"/>
      </w:pPr>
    </w:p>
    <w:p w14:paraId="65F47D10" w14:textId="77777777" w:rsidR="001E4569" w:rsidRPr="00F00941" w:rsidRDefault="001E4569" w:rsidP="00F00941">
      <w:pPr>
        <w:pStyle w:val="Title"/>
      </w:pPr>
    </w:p>
    <w:p w14:paraId="060640CA" w14:textId="395C0DA0" w:rsidR="001E4569" w:rsidRPr="00E26AEE" w:rsidRDefault="001E4569" w:rsidP="00E26AEE">
      <w:pPr>
        <w:pStyle w:val="Title"/>
      </w:pPr>
    </w:p>
    <w:p w14:paraId="1B8387CC" w14:textId="74DA1D00" w:rsidR="00E26AEE" w:rsidRDefault="00E26AEE" w:rsidP="00781B23"/>
    <w:p w14:paraId="6E977E69" w14:textId="44D97443" w:rsidR="00781B23" w:rsidRDefault="00781B23" w:rsidP="00781B23"/>
    <w:p w14:paraId="654DFA64" w14:textId="77777777" w:rsidR="00781B23" w:rsidRPr="00E26AEE" w:rsidRDefault="00781B23" w:rsidP="00781B23"/>
    <w:p w14:paraId="557F0B5A" w14:textId="537491F9" w:rsidR="00E26AEE" w:rsidRDefault="00E26AEE" w:rsidP="00E26AEE">
      <w:pPr>
        <w:pStyle w:val="Title"/>
      </w:pPr>
    </w:p>
    <w:p w14:paraId="3A10D832" w14:textId="3342CEBB" w:rsidR="0089521E" w:rsidRDefault="0089521E" w:rsidP="0089521E"/>
    <w:p w14:paraId="2501AA3C" w14:textId="4BEC9284" w:rsidR="0089521E" w:rsidRDefault="0089521E" w:rsidP="0089521E"/>
    <w:p w14:paraId="4DBDC02C" w14:textId="0382393F" w:rsidR="0089521E" w:rsidRDefault="0089521E" w:rsidP="0089521E"/>
    <w:p w14:paraId="35DAD086" w14:textId="3FA7588A" w:rsidR="0089521E" w:rsidRDefault="00EE2524" w:rsidP="0089521E">
      <w:r>
        <w:t xml:space="preserve"> </w:t>
      </w:r>
    </w:p>
    <w:p w14:paraId="155A00CB" w14:textId="098F8939" w:rsidR="0090647E" w:rsidRPr="00784824" w:rsidRDefault="00C766E2" w:rsidP="0090647E">
      <w:pPr>
        <w:pStyle w:val="Title"/>
      </w:pPr>
      <w:r>
        <w:t>Checklist for case series</w:t>
      </w:r>
    </w:p>
    <w:p w14:paraId="11719045" w14:textId="77777777" w:rsidR="00127D9C" w:rsidRDefault="00127D9C" w:rsidP="00F00941">
      <w:pPr>
        <w:pStyle w:val="IntroductionParagraph"/>
      </w:pPr>
    </w:p>
    <w:p w14:paraId="034A5184" w14:textId="3E064428" w:rsidR="00127D9C" w:rsidRDefault="00127D9C" w:rsidP="00F00941">
      <w:pPr>
        <w:pStyle w:val="IntroductionParagraph"/>
      </w:pPr>
      <w:r>
        <w:t>Critical Appraisal tools for use in JBI Systematic Reviews</w:t>
      </w:r>
    </w:p>
    <w:p w14:paraId="3AF68F5F" w14:textId="77777777" w:rsidR="001E3EF8" w:rsidRDefault="001E3EF8" w:rsidP="00F00941"/>
    <w:p w14:paraId="24307354" w14:textId="5A20E4CE" w:rsidR="00974E7D" w:rsidRDefault="00974E7D" w:rsidP="00F00941">
      <w:pPr>
        <w:sectPr w:rsidR="00974E7D" w:rsidSect="001E510E">
          <w:headerReference w:type="even" r:id="rId8"/>
          <w:footerReference w:type="even" r:id="rId9"/>
          <w:footerReference w:type="default" r:id="rId10"/>
          <w:headerReference w:type="first" r:id="rId11"/>
          <w:footerReference w:type="first" r:id="rId12"/>
          <w:type w:val="continuous"/>
          <w:pgSz w:w="11909" w:h="16834" w:code="9"/>
          <w:pgMar w:top="1701" w:right="1134" w:bottom="1418" w:left="1134" w:header="284" w:footer="851" w:gutter="0"/>
          <w:pgNumType w:start="2"/>
          <w:cols w:space="255"/>
          <w:formProt w:val="0"/>
          <w:titlePg/>
          <w:docGrid w:linePitch="326"/>
        </w:sectPr>
      </w:pPr>
    </w:p>
    <w:p w14:paraId="0BC77F58" w14:textId="17647A57" w:rsidR="004B1099" w:rsidRDefault="00851A6F" w:rsidP="004B1099">
      <w:pPr>
        <w:pStyle w:val="JBI-MainHeading"/>
        <w:spacing w:line="360" w:lineRule="auto"/>
      </w:pPr>
      <w:r w:rsidRPr="00213FDA">
        <w:br w:type="page"/>
      </w:r>
      <w:r w:rsidR="00127D9C">
        <w:lastRenderedPageBreak/>
        <w:t>Introduction</w:t>
      </w:r>
    </w:p>
    <w:p w14:paraId="5D6F1BD0" w14:textId="511B4434" w:rsidR="00295645" w:rsidRPr="009D21A9" w:rsidRDefault="00295645" w:rsidP="00295645">
      <w:pPr>
        <w:spacing w:line="360" w:lineRule="auto"/>
        <w:rPr>
          <w:lang w:val="en-AU"/>
        </w:rPr>
      </w:pPr>
      <w:r w:rsidRPr="009D21A9">
        <w:rPr>
          <w:lang w:val="en-AU"/>
        </w:rPr>
        <w:t>JBI is an international research organisation based in the Faculty of Health and Medical Sciences at the University of Adelaide, South Australia. JBI develops and delivers unique evidence-based information, software, education and training designed to improve healthcare practice and health outcomes.</w:t>
      </w:r>
      <w:r>
        <w:rPr>
          <w:lang w:val="en-AU"/>
        </w:rPr>
        <w:t xml:space="preserve"> </w:t>
      </w:r>
      <w:r w:rsidRPr="00402F58">
        <w:t xml:space="preserve">With over </w:t>
      </w:r>
      <w:r>
        <w:t>70</w:t>
      </w:r>
      <w:r w:rsidRPr="00402F58">
        <w:t xml:space="preserve"> </w:t>
      </w:r>
      <w:r>
        <w:t>Co</w:t>
      </w:r>
      <w:r w:rsidRPr="00402F58">
        <w:t xml:space="preserve">llaborating </w:t>
      </w:r>
      <w:r>
        <w:t>E</w:t>
      </w:r>
      <w:r w:rsidRPr="00402F58">
        <w:t xml:space="preserve">ntities, servicing over 90 countries, </w:t>
      </w:r>
      <w:r>
        <w:t>JBI</w:t>
      </w:r>
      <w:r w:rsidRPr="00402F58">
        <w:t xml:space="preserve"> is a recogni</w:t>
      </w:r>
      <w:r>
        <w:t>s</w:t>
      </w:r>
      <w:r w:rsidRPr="00402F58">
        <w:t>ed global leader in evidence-based healthcare.</w:t>
      </w:r>
      <w:r w:rsidRPr="00F42EA9">
        <w:t xml:space="preserve"> </w:t>
      </w:r>
    </w:p>
    <w:p w14:paraId="0A8AD3E1" w14:textId="77777777" w:rsidR="00295645" w:rsidRDefault="00295645" w:rsidP="00295645">
      <w:pPr>
        <w:pStyle w:val="Heading2"/>
        <w:spacing w:line="360" w:lineRule="auto"/>
      </w:pPr>
      <w:r>
        <w:t>JBI Systematic Reviews</w:t>
      </w:r>
    </w:p>
    <w:p w14:paraId="0AEF2600" w14:textId="2D6FEA8B" w:rsidR="00295645" w:rsidRDefault="00295645" w:rsidP="00295645">
      <w:pPr>
        <w:spacing w:line="360" w:lineRule="auto"/>
      </w:pPr>
      <w:r w:rsidRPr="00402F58">
        <w:t>The  core of evidence synthesis is the systematic review of literature of a particular intervention, condition or issue. The systematic review is essentially an analysis of the available literature (that is, evidence) and a judgment of the effectiveness or otherwise of a practice, involving a series of complex steps. JBI takes a particular view on what counts as evidence and the methods utili</w:t>
      </w:r>
      <w:r>
        <w:t>s</w:t>
      </w:r>
      <w:r w:rsidRPr="00402F58">
        <w:t>ed to synthesi</w:t>
      </w:r>
      <w:r>
        <w:t>s</w:t>
      </w:r>
      <w:r w:rsidRPr="00402F58">
        <w:t xml:space="preserve">e those different types of evidence. In line with this broader view of evidence, </w:t>
      </w:r>
      <w:r>
        <w:t>JBI</w:t>
      </w:r>
      <w:r w:rsidRPr="00402F58">
        <w:t xml:space="preserve"> has developed theories, methodologies and rigorous processes for the critical appraisal and synthesis of these diverse forms of evidence in order to aid in clinical decision-making in healthcare. There now exists JBI guidance for conducting reviews of effectiveness research, qualitative research, prevalence/incidence, </w:t>
      </w:r>
      <w:proofErr w:type="spellStart"/>
      <w:r w:rsidRPr="00402F58">
        <w:t>etiology</w:t>
      </w:r>
      <w:proofErr w:type="spellEnd"/>
      <w:r w:rsidRPr="00402F58">
        <w:t xml:space="preserve">/risk, economic evaluations, text/opinion, diagnostic test accuracy, mixed-methods, umbrella reviews and scoping reviews. Further information regarding JBI systematic reviews can be found in the </w:t>
      </w:r>
      <w:hyperlink r:id="rId13" w:history="1">
        <w:r w:rsidRPr="00541929">
          <w:rPr>
            <w:rStyle w:val="Hyperlink"/>
          </w:rPr>
          <w:t>JBI Evidence Synthesis Manual</w:t>
        </w:r>
      </w:hyperlink>
      <w:r>
        <w:t xml:space="preserve">. </w:t>
      </w:r>
    </w:p>
    <w:p w14:paraId="13917783" w14:textId="77777777" w:rsidR="00295645" w:rsidRDefault="00295645" w:rsidP="00295645">
      <w:pPr>
        <w:pStyle w:val="Heading2"/>
        <w:spacing w:line="360" w:lineRule="auto"/>
      </w:pPr>
      <w:r>
        <w:t>JBI Critical Appraisal Tools</w:t>
      </w:r>
    </w:p>
    <w:p w14:paraId="4EA2A831" w14:textId="77777777" w:rsidR="00295645" w:rsidRDefault="00295645" w:rsidP="00295645">
      <w:pPr>
        <w:spacing w:line="360" w:lineRule="auto"/>
      </w:pPr>
      <w:r w:rsidRPr="00402F58">
        <w:t>All systematic reviews incorporate a process of critique or appraisal of the research evidence. The purpose of this appraisal is to assess the methodological quality of a study and to determine the extent to which a study has addressed the possibility of bias in its design, conduct and analysis. All papers selected for inclusion in the systematic review (that is – those that meet the inclusion criteria described in the protocol) need to be subjected to rigorous appraisal by two critical appraisers. The results of this appraisal can then be used to inform synthesis and interpretation of the results of the study.  JBI Critical appraisal tools have been developed by the JBI and collaborators and approved by the JBI Scientific Committee following extensive peer review. Although designed for use in systematic reviews, JBI critical appraisal tools can also be used when creating Critically Appraised Topics (CAT), in journal c</w:t>
      </w:r>
      <w:r>
        <w:t>lubs and as an educational tool.</w:t>
      </w:r>
      <w:r w:rsidRPr="00F42EA9">
        <w:t xml:space="preserve"> </w:t>
      </w:r>
    </w:p>
    <w:p w14:paraId="020DD310" w14:textId="2F50414E" w:rsidR="00127D9C" w:rsidRDefault="00127D9C">
      <w:pPr>
        <w:spacing w:after="160" w:line="240" w:lineRule="auto"/>
      </w:pPr>
      <w:r>
        <w:br w:type="page"/>
      </w:r>
    </w:p>
    <w:p w14:paraId="7DE1A460" w14:textId="77777777" w:rsidR="00C766E2" w:rsidRPr="006F5616" w:rsidRDefault="00C766E2" w:rsidP="00C766E2">
      <w:pPr>
        <w:spacing w:after="360"/>
        <w:rPr>
          <w:b/>
          <w:sz w:val="32"/>
        </w:rPr>
      </w:pPr>
      <w:r w:rsidRPr="006F5616">
        <w:rPr>
          <w:b/>
          <w:sz w:val="32"/>
        </w:rPr>
        <w:lastRenderedPageBreak/>
        <w:t xml:space="preserve">JBI Critical Appraisal Checklist for Case Series  </w:t>
      </w:r>
    </w:p>
    <w:p w14:paraId="255791E9" w14:textId="77777777" w:rsidR="004F5B08" w:rsidRDefault="004F5B08" w:rsidP="004F5B08">
      <w:pPr>
        <w:spacing w:before="120" w:line="300" w:lineRule="atLeast"/>
        <w:jc w:val="both"/>
        <w:rPr>
          <w:rFonts w:eastAsia="Calibri" w:cs="Times New Roman"/>
          <w:szCs w:val="22"/>
          <w:u w:val="dash"/>
          <w:lang w:eastAsia="en-AU"/>
        </w:rPr>
      </w:pPr>
      <w:r w:rsidRPr="00C43F1F">
        <w:rPr>
          <w:rFonts w:eastAsia="Calibri" w:cs="Times New Roman"/>
          <w:szCs w:val="22"/>
          <w:lang w:eastAsia="en-AU"/>
        </w:rPr>
        <w:t>Reviewer</w:t>
      </w:r>
      <w:r w:rsidRPr="00C43F1F">
        <w:rPr>
          <w:rFonts w:eastAsia="Calibri" w:cs="Times New Roman"/>
          <w:szCs w:val="22"/>
          <w:u w:val="dash"/>
          <w:lang w:eastAsia="en-AU"/>
        </w:rPr>
        <w:tab/>
      </w:r>
      <w:r>
        <w:rPr>
          <w:rFonts w:eastAsia="Calibri" w:cs="Times New Roman"/>
          <w:szCs w:val="22"/>
          <w:u w:val="dash"/>
          <w:lang w:eastAsia="en-AU"/>
        </w:rPr>
        <w:t xml:space="preserve">______________________________________ </w:t>
      </w:r>
      <w:r w:rsidRPr="00C43F1F">
        <w:rPr>
          <w:rFonts w:eastAsia="Calibri" w:cs="Times New Roman"/>
          <w:szCs w:val="22"/>
          <w:lang w:eastAsia="en-AU"/>
        </w:rPr>
        <w:t>Date</w:t>
      </w:r>
      <w:r>
        <w:rPr>
          <w:rFonts w:eastAsia="Calibri" w:cs="Times New Roman"/>
          <w:szCs w:val="22"/>
          <w:lang w:eastAsia="en-AU"/>
        </w:rPr>
        <w:t>__</w:t>
      </w:r>
      <w:r>
        <w:rPr>
          <w:rFonts w:eastAsia="Calibri" w:cs="Times New Roman"/>
          <w:szCs w:val="22"/>
          <w:u w:val="dash"/>
          <w:lang w:eastAsia="en-AU"/>
        </w:rPr>
        <w:t>_____________________________</w:t>
      </w:r>
    </w:p>
    <w:p w14:paraId="2B855D7B" w14:textId="77777777" w:rsidR="004F5B08" w:rsidRPr="00C43F1F" w:rsidRDefault="004F5B08" w:rsidP="004F5B08">
      <w:pPr>
        <w:spacing w:before="120" w:line="300" w:lineRule="atLeast"/>
        <w:jc w:val="both"/>
        <w:rPr>
          <w:rFonts w:eastAsia="Calibri" w:cs="Times New Roman"/>
          <w:szCs w:val="22"/>
          <w:u w:val="dash"/>
          <w:lang w:eastAsia="en-AU"/>
        </w:rPr>
      </w:pPr>
    </w:p>
    <w:p w14:paraId="578E8E2D" w14:textId="7CCB561C" w:rsidR="00C766E2" w:rsidRDefault="004F5B08" w:rsidP="004F5B08">
      <w:pPr>
        <w:spacing w:before="120" w:line="300" w:lineRule="atLeast"/>
        <w:jc w:val="both"/>
        <w:rPr>
          <w:rFonts w:eastAsia="Calibri" w:cs="Times New Roman"/>
          <w:szCs w:val="22"/>
          <w:lang w:eastAsia="en-AU"/>
        </w:rPr>
      </w:pPr>
      <w:r w:rsidRPr="00C43F1F">
        <w:rPr>
          <w:rFonts w:eastAsia="Calibri" w:cs="Times New Roman"/>
          <w:szCs w:val="22"/>
          <w:lang w:eastAsia="en-AU"/>
        </w:rPr>
        <w:t>Author</w:t>
      </w:r>
      <w:r>
        <w:rPr>
          <w:rFonts w:eastAsia="Calibri" w:cs="Times New Roman"/>
          <w:szCs w:val="22"/>
          <w:u w:val="dash"/>
          <w:lang w:eastAsia="en-AU"/>
        </w:rPr>
        <w:t xml:space="preserve">_______________________________________ </w:t>
      </w:r>
      <w:r w:rsidRPr="00C43F1F">
        <w:rPr>
          <w:rFonts w:eastAsia="Calibri" w:cs="Times New Roman"/>
          <w:szCs w:val="22"/>
          <w:lang w:eastAsia="en-AU"/>
        </w:rPr>
        <w:t>Yea</w:t>
      </w:r>
      <w:r>
        <w:rPr>
          <w:rFonts w:eastAsia="Calibri" w:cs="Times New Roman"/>
          <w:szCs w:val="22"/>
          <w:lang w:eastAsia="en-AU"/>
        </w:rPr>
        <w:t xml:space="preserve">r_________  </w:t>
      </w:r>
      <w:r w:rsidRPr="00C43F1F">
        <w:rPr>
          <w:rFonts w:eastAsia="Calibri" w:cs="Times New Roman"/>
          <w:szCs w:val="22"/>
          <w:lang w:eastAsia="en-AU"/>
        </w:rPr>
        <w:t>Record Number</w:t>
      </w:r>
      <w:r>
        <w:rPr>
          <w:rFonts w:eastAsia="Calibri" w:cs="Times New Roman"/>
          <w:szCs w:val="22"/>
          <w:lang w:eastAsia="en-AU"/>
        </w:rPr>
        <w:t>_________</w:t>
      </w:r>
    </w:p>
    <w:p w14:paraId="1FB3613E" w14:textId="77777777" w:rsidR="004F5B08" w:rsidRPr="004F5B08" w:rsidRDefault="004F5B08" w:rsidP="004F5B08">
      <w:pPr>
        <w:spacing w:before="120" w:line="300" w:lineRule="atLeast"/>
        <w:jc w:val="both"/>
        <w:rPr>
          <w:rFonts w:eastAsia="Calibri" w:cs="Times New Roman"/>
          <w:szCs w:val="22"/>
          <w:lang w:eastAsia="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851"/>
        <w:gridCol w:w="708"/>
        <w:gridCol w:w="993"/>
        <w:gridCol w:w="1229"/>
      </w:tblGrid>
      <w:tr w:rsidR="00C766E2" w:rsidRPr="006F5616" w14:paraId="30D3CC06" w14:textId="77777777" w:rsidTr="00711E9B">
        <w:tc>
          <w:tcPr>
            <w:tcW w:w="5245" w:type="dxa"/>
          </w:tcPr>
          <w:p w14:paraId="12F1281F" w14:textId="77777777" w:rsidR="00C766E2" w:rsidRPr="006F5616" w:rsidRDefault="00C766E2" w:rsidP="00711E9B">
            <w:pPr>
              <w:spacing w:line="276" w:lineRule="auto"/>
              <w:jc w:val="both"/>
              <w:rPr>
                <w:rFonts w:cstheme="minorHAnsi"/>
              </w:rPr>
            </w:pPr>
          </w:p>
        </w:tc>
        <w:tc>
          <w:tcPr>
            <w:tcW w:w="851" w:type="dxa"/>
          </w:tcPr>
          <w:p w14:paraId="489CE396" w14:textId="77777777" w:rsidR="00C766E2" w:rsidRPr="006F5616" w:rsidRDefault="00C766E2" w:rsidP="00711E9B">
            <w:pPr>
              <w:spacing w:line="276" w:lineRule="auto"/>
              <w:jc w:val="center"/>
            </w:pPr>
            <w:r w:rsidRPr="006F5616">
              <w:t>Yes</w:t>
            </w:r>
          </w:p>
        </w:tc>
        <w:tc>
          <w:tcPr>
            <w:tcW w:w="708" w:type="dxa"/>
          </w:tcPr>
          <w:p w14:paraId="45D3BF6B" w14:textId="77777777" w:rsidR="00C766E2" w:rsidRPr="006F5616" w:rsidRDefault="00C766E2" w:rsidP="00711E9B">
            <w:pPr>
              <w:spacing w:line="276" w:lineRule="auto"/>
              <w:jc w:val="center"/>
            </w:pPr>
            <w:r w:rsidRPr="006F5616">
              <w:t>No</w:t>
            </w:r>
          </w:p>
        </w:tc>
        <w:tc>
          <w:tcPr>
            <w:tcW w:w="993" w:type="dxa"/>
          </w:tcPr>
          <w:p w14:paraId="6763421D" w14:textId="77777777" w:rsidR="00C766E2" w:rsidRPr="006F5616" w:rsidRDefault="00C766E2" w:rsidP="00711E9B">
            <w:pPr>
              <w:spacing w:line="276" w:lineRule="auto"/>
              <w:jc w:val="center"/>
            </w:pPr>
            <w:r w:rsidRPr="006F5616">
              <w:t>Unclear</w:t>
            </w:r>
          </w:p>
        </w:tc>
        <w:tc>
          <w:tcPr>
            <w:tcW w:w="1229" w:type="dxa"/>
          </w:tcPr>
          <w:p w14:paraId="65EC2EFF" w14:textId="77777777" w:rsidR="00C766E2" w:rsidRPr="006F5616" w:rsidRDefault="00C766E2" w:rsidP="00711E9B">
            <w:pPr>
              <w:spacing w:line="276" w:lineRule="auto"/>
              <w:jc w:val="center"/>
            </w:pPr>
            <w:r w:rsidRPr="006F5616">
              <w:t>Not applicable</w:t>
            </w:r>
          </w:p>
        </w:tc>
      </w:tr>
      <w:tr w:rsidR="00C766E2" w:rsidRPr="006F5616" w14:paraId="6B28F575" w14:textId="77777777" w:rsidTr="00711E9B">
        <w:tc>
          <w:tcPr>
            <w:tcW w:w="5245" w:type="dxa"/>
            <w:vAlign w:val="center"/>
          </w:tcPr>
          <w:p w14:paraId="4846BE6C" w14:textId="77777777" w:rsidR="00C766E2" w:rsidRPr="006F5616" w:rsidRDefault="00C766E2" w:rsidP="00EC3614">
            <w:pPr>
              <w:pStyle w:val="ListParagraph"/>
            </w:pPr>
            <w:r w:rsidRPr="006F5616">
              <w:t xml:space="preserve">Were there clear criteria for inclusion in the case series? </w:t>
            </w:r>
          </w:p>
        </w:tc>
        <w:tc>
          <w:tcPr>
            <w:tcW w:w="851" w:type="dxa"/>
            <w:vAlign w:val="center"/>
          </w:tcPr>
          <w:p w14:paraId="5D041092"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7FFC9AFC"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18D2AF9C"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65A7A319" w14:textId="77777777" w:rsidR="00C766E2" w:rsidRPr="006F5616" w:rsidRDefault="00C766E2" w:rsidP="00711E9B">
            <w:pPr>
              <w:spacing w:line="276" w:lineRule="auto"/>
              <w:jc w:val="center"/>
              <w:rPr>
                <w:sz w:val="56"/>
              </w:rPr>
            </w:pPr>
            <w:r w:rsidRPr="006F5616">
              <w:rPr>
                <w:sz w:val="56"/>
              </w:rPr>
              <w:t>□</w:t>
            </w:r>
          </w:p>
        </w:tc>
      </w:tr>
      <w:tr w:rsidR="00C766E2" w:rsidRPr="006F5616" w14:paraId="4797FB0C" w14:textId="77777777" w:rsidTr="00711E9B">
        <w:tc>
          <w:tcPr>
            <w:tcW w:w="5245" w:type="dxa"/>
            <w:vAlign w:val="center"/>
          </w:tcPr>
          <w:p w14:paraId="1D5D819E" w14:textId="77777777" w:rsidR="00C766E2" w:rsidRPr="006F5616" w:rsidRDefault="00C766E2" w:rsidP="00EC3614">
            <w:pPr>
              <w:pStyle w:val="ListParagraph"/>
            </w:pPr>
            <w:r w:rsidRPr="006F5616">
              <w:t>Was the condition measured in a standard, reliable way for all participants included in the case series?</w:t>
            </w:r>
          </w:p>
        </w:tc>
        <w:tc>
          <w:tcPr>
            <w:tcW w:w="851" w:type="dxa"/>
            <w:vAlign w:val="center"/>
          </w:tcPr>
          <w:p w14:paraId="27424478"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344980AB"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02D9E822"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7CAB02D1" w14:textId="77777777" w:rsidR="00C766E2" w:rsidRPr="006F5616" w:rsidRDefault="00C766E2" w:rsidP="00711E9B">
            <w:pPr>
              <w:spacing w:line="276" w:lineRule="auto"/>
              <w:jc w:val="center"/>
              <w:rPr>
                <w:sz w:val="56"/>
              </w:rPr>
            </w:pPr>
            <w:r w:rsidRPr="006F5616">
              <w:rPr>
                <w:sz w:val="56"/>
              </w:rPr>
              <w:t>□</w:t>
            </w:r>
          </w:p>
        </w:tc>
      </w:tr>
      <w:tr w:rsidR="00C766E2" w:rsidRPr="006F5616" w14:paraId="00D3209C" w14:textId="77777777" w:rsidTr="00711E9B">
        <w:trPr>
          <w:trHeight w:val="820"/>
        </w:trPr>
        <w:tc>
          <w:tcPr>
            <w:tcW w:w="5245" w:type="dxa"/>
            <w:vAlign w:val="center"/>
          </w:tcPr>
          <w:p w14:paraId="2C86D427" w14:textId="77777777" w:rsidR="00C766E2" w:rsidRPr="006F5616" w:rsidRDefault="00C766E2" w:rsidP="00EC3614">
            <w:pPr>
              <w:pStyle w:val="ListParagraph"/>
            </w:pPr>
            <w:r w:rsidRPr="006F5616">
              <w:t>Were valid methods used for identification of the condition for all participants included in the case series?</w:t>
            </w:r>
          </w:p>
        </w:tc>
        <w:tc>
          <w:tcPr>
            <w:tcW w:w="851" w:type="dxa"/>
            <w:vAlign w:val="center"/>
          </w:tcPr>
          <w:p w14:paraId="4B859902"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5F4BCE72"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7A3BDAC1"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65441B2B" w14:textId="77777777" w:rsidR="00C766E2" w:rsidRPr="006F5616" w:rsidRDefault="00C766E2" w:rsidP="00711E9B">
            <w:pPr>
              <w:spacing w:line="276" w:lineRule="auto"/>
              <w:jc w:val="center"/>
              <w:rPr>
                <w:sz w:val="56"/>
              </w:rPr>
            </w:pPr>
            <w:r w:rsidRPr="006F5616">
              <w:rPr>
                <w:sz w:val="56"/>
              </w:rPr>
              <w:t>□</w:t>
            </w:r>
          </w:p>
        </w:tc>
      </w:tr>
      <w:tr w:rsidR="00C766E2" w:rsidRPr="006F5616" w14:paraId="727FF988" w14:textId="77777777" w:rsidTr="00711E9B">
        <w:trPr>
          <w:trHeight w:val="820"/>
        </w:trPr>
        <w:tc>
          <w:tcPr>
            <w:tcW w:w="5245" w:type="dxa"/>
            <w:vAlign w:val="center"/>
          </w:tcPr>
          <w:p w14:paraId="3E96A7EF" w14:textId="77777777" w:rsidR="00C766E2" w:rsidRPr="006F5616" w:rsidRDefault="00C766E2" w:rsidP="00EC3614">
            <w:pPr>
              <w:pStyle w:val="ListParagraph"/>
            </w:pPr>
            <w:r w:rsidRPr="006F5616">
              <w:t xml:space="preserve">Did the case series have consecutive inclusion of participants? </w:t>
            </w:r>
          </w:p>
        </w:tc>
        <w:tc>
          <w:tcPr>
            <w:tcW w:w="851" w:type="dxa"/>
            <w:vAlign w:val="center"/>
          </w:tcPr>
          <w:p w14:paraId="34B55C8F"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2CACABFF"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774F2B80"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3344D3D9" w14:textId="77777777" w:rsidR="00C766E2" w:rsidRPr="006F5616" w:rsidRDefault="00C766E2" w:rsidP="00711E9B">
            <w:pPr>
              <w:spacing w:line="276" w:lineRule="auto"/>
              <w:jc w:val="center"/>
              <w:rPr>
                <w:sz w:val="56"/>
              </w:rPr>
            </w:pPr>
            <w:r w:rsidRPr="006F5616">
              <w:rPr>
                <w:sz w:val="56"/>
              </w:rPr>
              <w:t>□</w:t>
            </w:r>
          </w:p>
        </w:tc>
      </w:tr>
      <w:tr w:rsidR="00C766E2" w:rsidRPr="006F5616" w14:paraId="7E29BD04" w14:textId="77777777" w:rsidTr="00711E9B">
        <w:trPr>
          <w:trHeight w:val="820"/>
        </w:trPr>
        <w:tc>
          <w:tcPr>
            <w:tcW w:w="5245" w:type="dxa"/>
            <w:vAlign w:val="center"/>
          </w:tcPr>
          <w:p w14:paraId="3294BE1C" w14:textId="77777777" w:rsidR="00C766E2" w:rsidRPr="006F5616" w:rsidRDefault="00C766E2" w:rsidP="00EC3614">
            <w:pPr>
              <w:pStyle w:val="ListParagraph"/>
            </w:pPr>
            <w:r w:rsidRPr="006F5616">
              <w:t>Did the case series have complete inclusion of participants?</w:t>
            </w:r>
          </w:p>
        </w:tc>
        <w:tc>
          <w:tcPr>
            <w:tcW w:w="851" w:type="dxa"/>
            <w:vAlign w:val="center"/>
          </w:tcPr>
          <w:p w14:paraId="0F4DFAA3"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3D94F71D"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16D8DA58"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183D2E66" w14:textId="77777777" w:rsidR="00C766E2" w:rsidRPr="006F5616" w:rsidRDefault="00C766E2" w:rsidP="00711E9B">
            <w:pPr>
              <w:spacing w:line="276" w:lineRule="auto"/>
              <w:jc w:val="center"/>
              <w:rPr>
                <w:sz w:val="56"/>
              </w:rPr>
            </w:pPr>
            <w:r w:rsidRPr="006F5616">
              <w:rPr>
                <w:sz w:val="56"/>
              </w:rPr>
              <w:t>□</w:t>
            </w:r>
          </w:p>
        </w:tc>
      </w:tr>
      <w:tr w:rsidR="00C766E2" w:rsidRPr="006F5616" w14:paraId="5C36BBE3" w14:textId="77777777" w:rsidTr="00711E9B">
        <w:tc>
          <w:tcPr>
            <w:tcW w:w="5245" w:type="dxa"/>
            <w:vAlign w:val="center"/>
          </w:tcPr>
          <w:p w14:paraId="22454AFA" w14:textId="77777777" w:rsidR="00C766E2" w:rsidRPr="006F5616" w:rsidRDefault="00C766E2" w:rsidP="00EC3614">
            <w:pPr>
              <w:pStyle w:val="ListParagraph"/>
            </w:pPr>
            <w:r w:rsidRPr="006F5616">
              <w:t>Was there clear reporting of the demographics of the participants in the study?</w:t>
            </w:r>
          </w:p>
        </w:tc>
        <w:tc>
          <w:tcPr>
            <w:tcW w:w="851" w:type="dxa"/>
            <w:vAlign w:val="center"/>
          </w:tcPr>
          <w:p w14:paraId="575A0A7F"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34519463"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38B6632C"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48075438" w14:textId="77777777" w:rsidR="00C766E2" w:rsidRPr="006F5616" w:rsidRDefault="00C766E2" w:rsidP="00711E9B">
            <w:pPr>
              <w:spacing w:line="276" w:lineRule="auto"/>
              <w:jc w:val="center"/>
              <w:rPr>
                <w:sz w:val="56"/>
              </w:rPr>
            </w:pPr>
            <w:r w:rsidRPr="006F5616">
              <w:rPr>
                <w:sz w:val="56"/>
              </w:rPr>
              <w:t>□</w:t>
            </w:r>
          </w:p>
        </w:tc>
      </w:tr>
      <w:tr w:rsidR="00C766E2" w:rsidRPr="006F5616" w14:paraId="1E8E21DD" w14:textId="77777777" w:rsidTr="00711E9B">
        <w:tc>
          <w:tcPr>
            <w:tcW w:w="5245" w:type="dxa"/>
            <w:vAlign w:val="center"/>
          </w:tcPr>
          <w:p w14:paraId="3AD2E19C" w14:textId="77777777" w:rsidR="00C766E2" w:rsidRPr="006F5616" w:rsidRDefault="00C766E2" w:rsidP="00EC3614">
            <w:pPr>
              <w:pStyle w:val="ListParagraph"/>
            </w:pPr>
            <w:r w:rsidRPr="006F5616">
              <w:t>Was there clear reporting of clinical information of the participants?</w:t>
            </w:r>
          </w:p>
        </w:tc>
        <w:tc>
          <w:tcPr>
            <w:tcW w:w="851" w:type="dxa"/>
            <w:vAlign w:val="center"/>
          </w:tcPr>
          <w:p w14:paraId="4725F7F6"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16A66D7D"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09C31514"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1C0C4A61" w14:textId="77777777" w:rsidR="00C766E2" w:rsidRPr="006F5616" w:rsidRDefault="00C766E2" w:rsidP="00711E9B">
            <w:pPr>
              <w:spacing w:line="276" w:lineRule="auto"/>
              <w:jc w:val="center"/>
              <w:rPr>
                <w:sz w:val="56"/>
              </w:rPr>
            </w:pPr>
            <w:r w:rsidRPr="006F5616">
              <w:rPr>
                <w:sz w:val="56"/>
              </w:rPr>
              <w:t>□</w:t>
            </w:r>
          </w:p>
        </w:tc>
      </w:tr>
      <w:tr w:rsidR="00C766E2" w:rsidRPr="006F5616" w14:paraId="1B233E9B" w14:textId="77777777" w:rsidTr="00711E9B">
        <w:tc>
          <w:tcPr>
            <w:tcW w:w="5245" w:type="dxa"/>
            <w:vAlign w:val="center"/>
          </w:tcPr>
          <w:p w14:paraId="4DB5DEB8" w14:textId="77777777" w:rsidR="00C766E2" w:rsidRPr="006F5616" w:rsidRDefault="00C766E2" w:rsidP="00EC3614">
            <w:pPr>
              <w:pStyle w:val="ListParagraph"/>
            </w:pPr>
            <w:r w:rsidRPr="006F5616">
              <w:t xml:space="preserve">Were the outcomes or follow up results of cases clearly reported? </w:t>
            </w:r>
          </w:p>
        </w:tc>
        <w:tc>
          <w:tcPr>
            <w:tcW w:w="851" w:type="dxa"/>
            <w:vAlign w:val="center"/>
          </w:tcPr>
          <w:p w14:paraId="552E24F7"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664CF5B0"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317A5899"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3DA5C27E" w14:textId="77777777" w:rsidR="00C766E2" w:rsidRPr="006F5616" w:rsidRDefault="00C766E2" w:rsidP="00711E9B">
            <w:pPr>
              <w:spacing w:line="276" w:lineRule="auto"/>
              <w:jc w:val="center"/>
              <w:rPr>
                <w:sz w:val="56"/>
              </w:rPr>
            </w:pPr>
            <w:r w:rsidRPr="006F5616">
              <w:rPr>
                <w:sz w:val="56"/>
              </w:rPr>
              <w:t>□</w:t>
            </w:r>
          </w:p>
        </w:tc>
      </w:tr>
      <w:tr w:rsidR="00C766E2" w:rsidRPr="006F5616" w14:paraId="1620C6FC" w14:textId="77777777" w:rsidTr="00711E9B">
        <w:tc>
          <w:tcPr>
            <w:tcW w:w="5245" w:type="dxa"/>
            <w:vAlign w:val="center"/>
          </w:tcPr>
          <w:p w14:paraId="32258A30" w14:textId="77777777" w:rsidR="00C766E2" w:rsidRPr="006F5616" w:rsidRDefault="00C766E2" w:rsidP="00EC3614">
            <w:pPr>
              <w:pStyle w:val="ListParagraph"/>
            </w:pPr>
            <w:r w:rsidRPr="006F5616">
              <w:t>Was there clear reporting of the presenting site(s)/clinic(s) demographic information?</w:t>
            </w:r>
          </w:p>
        </w:tc>
        <w:tc>
          <w:tcPr>
            <w:tcW w:w="851" w:type="dxa"/>
            <w:vAlign w:val="center"/>
          </w:tcPr>
          <w:p w14:paraId="65333105"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77EC87FF"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482A3327"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15F94034" w14:textId="77777777" w:rsidR="00C766E2" w:rsidRPr="006F5616" w:rsidRDefault="00C766E2" w:rsidP="00711E9B">
            <w:pPr>
              <w:spacing w:line="276" w:lineRule="auto"/>
              <w:jc w:val="center"/>
              <w:rPr>
                <w:sz w:val="56"/>
              </w:rPr>
            </w:pPr>
            <w:r w:rsidRPr="006F5616">
              <w:rPr>
                <w:sz w:val="56"/>
              </w:rPr>
              <w:t>□</w:t>
            </w:r>
          </w:p>
        </w:tc>
      </w:tr>
      <w:tr w:rsidR="00C766E2" w:rsidRPr="006F5616" w14:paraId="474B4D9F" w14:textId="77777777" w:rsidTr="00711E9B">
        <w:tc>
          <w:tcPr>
            <w:tcW w:w="5245" w:type="dxa"/>
            <w:vAlign w:val="center"/>
          </w:tcPr>
          <w:p w14:paraId="027E7EF4" w14:textId="77777777" w:rsidR="00C766E2" w:rsidRPr="006F5616" w:rsidRDefault="00C766E2" w:rsidP="00EC3614">
            <w:pPr>
              <w:pStyle w:val="ListParagraph"/>
            </w:pPr>
            <w:r w:rsidRPr="006F5616">
              <w:t xml:space="preserve">Was statistical analysis appropriate? </w:t>
            </w:r>
          </w:p>
        </w:tc>
        <w:tc>
          <w:tcPr>
            <w:tcW w:w="851" w:type="dxa"/>
            <w:vAlign w:val="center"/>
          </w:tcPr>
          <w:p w14:paraId="49D8FC1B" w14:textId="77777777" w:rsidR="00C766E2" w:rsidRPr="006F5616" w:rsidRDefault="00C766E2" w:rsidP="00711E9B">
            <w:pPr>
              <w:spacing w:line="276" w:lineRule="auto"/>
              <w:jc w:val="center"/>
              <w:rPr>
                <w:sz w:val="56"/>
              </w:rPr>
            </w:pPr>
            <w:r w:rsidRPr="006F5616">
              <w:rPr>
                <w:sz w:val="56"/>
              </w:rPr>
              <w:t>□</w:t>
            </w:r>
          </w:p>
        </w:tc>
        <w:tc>
          <w:tcPr>
            <w:tcW w:w="708" w:type="dxa"/>
            <w:vAlign w:val="center"/>
          </w:tcPr>
          <w:p w14:paraId="244C6AC2" w14:textId="77777777" w:rsidR="00C766E2" w:rsidRPr="006F5616" w:rsidRDefault="00C766E2" w:rsidP="00711E9B">
            <w:pPr>
              <w:spacing w:line="276" w:lineRule="auto"/>
              <w:jc w:val="center"/>
              <w:rPr>
                <w:sz w:val="56"/>
              </w:rPr>
            </w:pPr>
            <w:r w:rsidRPr="006F5616">
              <w:rPr>
                <w:sz w:val="56"/>
              </w:rPr>
              <w:t>□</w:t>
            </w:r>
          </w:p>
        </w:tc>
        <w:tc>
          <w:tcPr>
            <w:tcW w:w="993" w:type="dxa"/>
            <w:vAlign w:val="center"/>
          </w:tcPr>
          <w:p w14:paraId="22A861E1" w14:textId="77777777" w:rsidR="00C766E2" w:rsidRPr="006F5616" w:rsidRDefault="00C766E2" w:rsidP="00711E9B">
            <w:pPr>
              <w:spacing w:line="276" w:lineRule="auto"/>
              <w:jc w:val="center"/>
              <w:rPr>
                <w:sz w:val="56"/>
              </w:rPr>
            </w:pPr>
            <w:r w:rsidRPr="006F5616">
              <w:rPr>
                <w:sz w:val="56"/>
              </w:rPr>
              <w:t>□</w:t>
            </w:r>
          </w:p>
        </w:tc>
        <w:tc>
          <w:tcPr>
            <w:tcW w:w="1229" w:type="dxa"/>
            <w:vAlign w:val="center"/>
          </w:tcPr>
          <w:p w14:paraId="30BFC091" w14:textId="77777777" w:rsidR="00C766E2" w:rsidRPr="006F5616" w:rsidRDefault="00C766E2" w:rsidP="00711E9B">
            <w:pPr>
              <w:spacing w:line="276" w:lineRule="auto"/>
              <w:jc w:val="center"/>
              <w:rPr>
                <w:sz w:val="56"/>
              </w:rPr>
            </w:pPr>
            <w:r w:rsidRPr="006F5616">
              <w:rPr>
                <w:sz w:val="56"/>
              </w:rPr>
              <w:t>□</w:t>
            </w:r>
          </w:p>
        </w:tc>
      </w:tr>
    </w:tbl>
    <w:p w14:paraId="2EEDA986" w14:textId="77777777" w:rsidR="00C766E2" w:rsidRPr="006F5616" w:rsidRDefault="00C766E2" w:rsidP="00C766E2">
      <w:pPr>
        <w:rPr>
          <w:sz w:val="20"/>
        </w:rPr>
      </w:pPr>
      <w:r w:rsidRPr="006F5616">
        <w:t xml:space="preserve">Overall appraisal: </w:t>
      </w:r>
      <w:r w:rsidRPr="006F5616">
        <w:tab/>
        <w:t>Include</w:t>
      </w:r>
      <w:r w:rsidRPr="006F5616">
        <w:tab/>
        <w:t xml:space="preserve">  </w:t>
      </w:r>
      <w:r w:rsidRPr="006F5616">
        <w:rPr>
          <w:sz w:val="56"/>
        </w:rPr>
        <w:t>□</w:t>
      </w:r>
      <w:r w:rsidRPr="006F5616">
        <w:tab/>
        <w:t>Exclude</w:t>
      </w:r>
      <w:r w:rsidRPr="006F5616">
        <w:tab/>
        <w:t xml:space="preserve">  </w:t>
      </w:r>
      <w:r w:rsidRPr="006F5616">
        <w:rPr>
          <w:sz w:val="56"/>
        </w:rPr>
        <w:t>□</w:t>
      </w:r>
      <w:r w:rsidRPr="006F5616">
        <w:tab/>
        <w:t xml:space="preserve">Seek further info  </w:t>
      </w:r>
      <w:r w:rsidRPr="006F5616">
        <w:rPr>
          <w:sz w:val="56"/>
        </w:rPr>
        <w:t>□</w:t>
      </w:r>
    </w:p>
    <w:p w14:paraId="4EC5938E" w14:textId="7E01E9A5" w:rsidR="004F5B08" w:rsidRDefault="00C766E2" w:rsidP="004F5B08">
      <w:pPr>
        <w:pBdr>
          <w:between w:val="single" w:sz="4" w:space="1" w:color="auto"/>
        </w:pBdr>
      </w:pPr>
      <w:r w:rsidRPr="006F5616">
        <w:t>Comments (Including reason for exclusion)</w:t>
      </w:r>
    </w:p>
    <w:p w14:paraId="70C77F21" w14:textId="0412CDB7" w:rsidR="004F5B08" w:rsidRDefault="004F5B08" w:rsidP="004F5B08">
      <w:pPr>
        <w:spacing w:before="200" w:line="300" w:lineRule="atLeast"/>
        <w:jc w:val="both"/>
        <w:rPr>
          <w:rFonts w:eastAsia="Calibri" w:cs="Times New Roman"/>
          <w:sz w:val="20"/>
          <w:szCs w:val="22"/>
          <w:u w:val="single"/>
          <w:lang w:eastAsia="en-AU"/>
        </w:rPr>
      </w:pPr>
      <w:r>
        <w:rPr>
          <w:rFonts w:eastAsia="Calibri" w:cs="Times New Roman"/>
          <w:sz w:val="20"/>
          <w:szCs w:val="22"/>
          <w:u w:val="single"/>
          <w:lang w:eastAsia="en-AU"/>
        </w:rPr>
        <w:t>________________________________________________________________________________________________________________________________________________________________________________________________</w:t>
      </w:r>
    </w:p>
    <w:p w14:paraId="7DE65D52" w14:textId="350F5314" w:rsidR="004F5B08" w:rsidRPr="004F5B08" w:rsidRDefault="004F5B08" w:rsidP="004F5B08">
      <w:pPr>
        <w:pStyle w:val="JBI-MainHeading"/>
      </w:pPr>
      <w:r w:rsidRPr="006F5616">
        <w:lastRenderedPageBreak/>
        <w:t xml:space="preserve">Introduction to the Case Series </w:t>
      </w:r>
      <w:r>
        <w:br/>
      </w:r>
      <w:r w:rsidRPr="006F5616">
        <w:t>Critical Appraisal Tool</w:t>
      </w:r>
    </w:p>
    <w:p w14:paraId="0996FEFD" w14:textId="4D4FB40B" w:rsidR="004F5B08" w:rsidRPr="00295645" w:rsidRDefault="004F5B08" w:rsidP="004F5B08">
      <w:pPr>
        <w:rPr>
          <w:rStyle w:val="Hyperlink"/>
          <w:color w:val="4D4D4F" w:themeColor="text1"/>
          <w:u w:val="none"/>
          <w:lang w:val="en-AU"/>
        </w:rPr>
      </w:pPr>
      <w:r w:rsidRPr="006F5616">
        <w:rPr>
          <w:i/>
        </w:rPr>
        <w:t>How to cite:</w:t>
      </w:r>
      <w:r w:rsidRPr="006F5616">
        <w:t xml:space="preserve"> </w:t>
      </w:r>
      <w:r w:rsidR="00295645" w:rsidRPr="00295645">
        <w:rPr>
          <w:lang w:val="en-AU"/>
        </w:rPr>
        <w:t xml:space="preserve">Munn Z, Barker T, Moola S, </w:t>
      </w:r>
      <w:proofErr w:type="spellStart"/>
      <w:r w:rsidR="00295645" w:rsidRPr="00295645">
        <w:rPr>
          <w:lang w:val="en-AU"/>
        </w:rPr>
        <w:t>Tufanaru</w:t>
      </w:r>
      <w:proofErr w:type="spellEnd"/>
      <w:r w:rsidR="00295645" w:rsidRPr="00295645">
        <w:rPr>
          <w:lang w:val="en-AU"/>
        </w:rPr>
        <w:t xml:space="preserve"> C, Stern C, McArthur A, Stephenson M, Aromataris E. Methodological quality of case series studies, JBI Evidence Synthesis, </w:t>
      </w:r>
      <w:proofErr w:type="spellStart"/>
      <w:r w:rsidR="00295645" w:rsidRPr="00295645">
        <w:rPr>
          <w:lang w:val="en-AU"/>
        </w:rPr>
        <w:t>doi</w:t>
      </w:r>
      <w:proofErr w:type="spellEnd"/>
      <w:r w:rsidR="00295645" w:rsidRPr="00295645">
        <w:rPr>
          <w:lang w:val="en-AU"/>
        </w:rPr>
        <w:t>: 10.11124/JBISRIR-D-19-00099</w:t>
      </w:r>
    </w:p>
    <w:p w14:paraId="00C0EE7B" w14:textId="77777777" w:rsidR="004F5B08" w:rsidRPr="00D65A94" w:rsidRDefault="004F5B08" w:rsidP="004F5B08">
      <w:pPr>
        <w:pStyle w:val="Style1"/>
        <w:spacing w:after="80"/>
        <w:jc w:val="left"/>
        <w:rPr>
          <w:rFonts w:cs="Arial"/>
          <w:szCs w:val="22"/>
          <w:u w:val="single"/>
          <w:shd w:val="clear" w:color="auto" w:fill="FFFFFF"/>
        </w:rPr>
      </w:pPr>
    </w:p>
    <w:p w14:paraId="04898B80" w14:textId="77777777" w:rsidR="004F5B08" w:rsidRPr="006F5616" w:rsidRDefault="004F5B08" w:rsidP="004F5B08">
      <w:r w:rsidRPr="006F5616">
        <w:t>The definition of a case series varies across the medical literature, which has resulted in inconsistent use of this term (Appendix 1).</w:t>
      </w:r>
      <w:r w:rsidRPr="006F5616">
        <w:fldChar w:fldCharType="begin">
          <w:fldData xml:space="preserve">PEVuZE5vdGU+PENpdGU+PEF1dGhvcj5EZWtrZXJzPC9BdXRob3I+PFllYXI+MjAxMjwvWWVhcj48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</w:fldData>
        </w:fldChar>
      </w:r>
      <w:r w:rsidRPr="006F5616">
        <w:instrText xml:space="preserve"> ADDIN EN.CITE </w:instrText>
      </w:r>
      <w:r w:rsidRPr="006F5616">
        <w:fldChar w:fldCharType="begin">
          <w:fldData xml:space="preserve">PEVuZE5vdGU+PENpdGU+PEF1dGhvcj5EZWtrZXJzPC9BdXRob3I+PFllYXI+MjAxMjwvWWVhcj48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</w:fldData>
        </w:fldChar>
      </w:r>
      <w:r w:rsidRPr="006F5616">
        <w:instrText xml:space="preserve"> ADDIN EN.CITE.DATA </w:instrText>
      </w:r>
      <w:r w:rsidRPr="006F5616">
        <w:fldChar w:fldCharType="end"/>
      </w:r>
      <w:r w:rsidRPr="006F5616">
        <w:fldChar w:fldCharType="separate"/>
      </w:r>
      <w:r w:rsidRPr="006F5616">
        <w:rPr>
          <w:vertAlign w:val="superscript"/>
        </w:rPr>
        <w:t>1-3</w:t>
      </w:r>
      <w:r w:rsidRPr="006F5616">
        <w:fldChar w:fldCharType="end"/>
      </w:r>
      <w:r w:rsidRPr="006F5616">
        <w:t xml:space="preserve"> The gamut of  case studies is wide, with some studies claiming to be a case series realistically being nothing more than a collection of case reports, with others more akin to cohort studies or even quasi-experimental before and after studies. This has created difficulty in assigning ‘case series’ a position in the hierarchy of evidence and identifying and appropriate critical appraisal tool.</w:t>
      </w:r>
      <w:r w:rsidRPr="006F5616">
        <w:fldChar w:fldCharType="begin"/>
      </w:r>
      <w:r w:rsidRPr="006F5616">
        <w:instrText xml:space="preserve"> ADDIN EN.CITE &lt;EndNote&gt;&lt;Cite&gt;&lt;Author&gt;Dekkers&lt;/Author&gt;&lt;Year&gt;2012&lt;/Year&gt;&lt;RecNum&gt;1&lt;/RecNum&gt;&lt;DisplayText&gt;&lt;style face="superscript"&gt;1, 2&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Cite&gt;&lt;Author&gt;Esene&lt;/Author&gt;&lt;Year&gt;2014&lt;/Year&gt;&lt;RecNum&gt;2&lt;/RecNum&gt;&lt;record&gt;&lt;rec-number&gt;2&lt;/rec-number&gt;&lt;foreign-keys&gt;&lt;key app="EN" db-id="at2dzwvdls50pjettxyvwat60xwv0f0x9259" timestamp="1439424331"&gt;2&lt;/key&gt;&lt;/foreign-keys&gt;&lt;ref-type name="Journal Article"&gt;17&lt;/ref-type&gt;&lt;contributors&gt;&lt;authors&gt;&lt;author&gt;Esene, Ignatius N&lt;/author&gt;&lt;author&gt;Ngu, Julius&lt;/author&gt;&lt;author&gt;El Zoghby, Mohamed&lt;/author&gt;&lt;author&gt;Solaroglu, Ihsan&lt;/author&gt;&lt;author&gt;Sikod, Anna M&lt;/author&gt;&lt;author&gt;Kotb, Ali&lt;/author&gt;&lt;author&gt;Dechambenoit, Gilbert&lt;/author&gt;&lt;author&gt;El Husseiny, Hossam&lt;/author&gt;&lt;/authors&gt;&lt;/contributors&gt;&lt;titles&gt;&lt;title&gt;Case series and descriptive cohort studies in neurosurgery: the confusion and solution&lt;/title&gt;&lt;secondary-title&gt;Child&amp;apos;s Nervous System&lt;/secondary-title&gt;&lt;/titles&gt;&lt;periodical&gt;&lt;full-title&gt;Child&amp;apos;s Nervous System&lt;/full-title&gt;&lt;/periodical&gt;&lt;pages&gt;1321-1332&lt;/pages&gt;&lt;volume&gt;30&lt;/volume&gt;&lt;number&gt;8&lt;/number&gt;&lt;dates&gt;&lt;year&gt;2014&lt;/year&gt;&lt;/dates&gt;&lt;isbn&gt;0256-7040&lt;/isbn&gt;&lt;urls&gt;&lt;/urls&gt;&lt;/record&gt;&lt;/Cite&gt;&lt;/EndNote&gt;</w:instrText>
      </w:r>
      <w:r w:rsidRPr="006F5616">
        <w:fldChar w:fldCharType="separate"/>
      </w:r>
      <w:r w:rsidRPr="006F5616">
        <w:rPr>
          <w:vertAlign w:val="superscript"/>
        </w:rPr>
        <w:t>1, 2</w:t>
      </w:r>
      <w:r w:rsidRPr="006F5616">
        <w:fldChar w:fldCharType="end"/>
      </w:r>
    </w:p>
    <w:p w14:paraId="2BB9646D" w14:textId="77777777" w:rsidR="004F5B08" w:rsidRPr="006F5616" w:rsidRDefault="004F5B08" w:rsidP="004F5B08">
      <w:r w:rsidRPr="006F5616">
        <w:t>Dekkers et al. define a case series as a study in which ‘only patients with the outcome are sampled (either those who have an exposure or those who are selected without regard to exposure), which does not permit calculation of an absolute risk.’</w:t>
      </w:r>
      <w:r w:rsidRPr="006F5616">
        <w:fldChar w:fldCharType="begin"/>
      </w:r>
      <w:r w:rsidRPr="006F5616">
        <w:instrText xml:space="preserve"> ADDIN EN.CITE &lt;EndNote&gt;&lt;Cite&gt;&lt;Author&gt;Dekkers&lt;/Author&gt;&lt;Year&gt;2012&lt;/Year&gt;&lt;RecNum&gt;1&lt;/RecNum&gt;&lt;DisplayText&gt;&lt;style face="superscript"&gt;1&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EndNote&gt;</w:instrText>
      </w:r>
      <w:r w:rsidRPr="006F5616">
        <w:fldChar w:fldCharType="separate"/>
      </w:r>
      <w:r w:rsidRPr="006F5616">
        <w:rPr>
          <w:vertAlign w:val="superscript"/>
        </w:rPr>
        <w:t>1</w:t>
      </w:r>
      <w:r w:rsidRPr="006F5616">
        <w:fldChar w:fldCharType="end"/>
      </w:r>
      <w:r w:rsidRPr="006F5616">
        <w:rPr>
          <w:vertAlign w:val="superscript"/>
        </w:rPr>
        <w:t>p.39</w:t>
      </w:r>
      <w:r w:rsidRPr="006F5616">
        <w:t xml:space="preserve"> The outcome could be a disease or a disease related outcome. This is contrasted to cohort studies where sampling is based on exposure (or characteristic), and case- control studies where there is a comparison group without the disease. </w:t>
      </w:r>
    </w:p>
    <w:p w14:paraId="024E6E0B" w14:textId="77777777" w:rsidR="004F5B08" w:rsidRPr="006F5616" w:rsidRDefault="004F5B08" w:rsidP="004F5B08">
      <w:r w:rsidRPr="006F5616">
        <w:t>The completeness of a case series contributes to its reliability.</w:t>
      </w:r>
      <w:r w:rsidRPr="006F5616">
        <w:fldChar w:fldCharType="begin"/>
      </w:r>
      <w:r w:rsidRPr="006F5616">
        <w:instrText xml:space="preserve"> ADDIN EN.CITE &lt;EndNote&gt;&lt;Cite&gt;&lt;Author&gt;Dekkers&lt;/Author&gt;&lt;Year&gt;2012&lt;/Year&gt;&lt;RecNum&gt;1&lt;/RecNum&gt;&lt;DisplayText&gt;&lt;style face="superscript"&gt;1&lt;/style&gt;&lt;/DisplayText&gt;&lt;record&gt;&lt;rec-number&gt;1&lt;/rec-number&gt;&lt;foreign-keys&gt;&lt;key app="EN" db-id="at2dzwvdls50pjettxyvwat60xwv0f0x9259" timestamp="1439424320"&gt;1&lt;/key&gt;&lt;/foreign-keys&gt;&lt;ref-type name="Journal Article"&gt;17&lt;/ref-type&gt;&lt;contributors&gt;&lt;authors&gt;&lt;author&gt;Dekkers, Olaf M&lt;/author&gt;&lt;author&gt;Egger, Matthias&lt;/author&gt;&lt;author&gt;Altman, Douglas G&lt;/author&gt;&lt;author&gt;Vandenbroucke, Jan P&lt;/author&gt;&lt;/authors&gt;&lt;/contributors&gt;&lt;titles&gt;&lt;title&gt;Distinguishing case series from cohort studies&lt;/title&gt;&lt;secondary-title&gt;Annals of internal medicine&lt;/secondary-title&gt;&lt;/titles&gt;&lt;periodical&gt;&lt;full-title&gt;Annals of internal medicine&lt;/full-title&gt;&lt;/periodical&gt;&lt;pages&gt;37-40&lt;/pages&gt;&lt;volume&gt;156&lt;/volume&gt;&lt;number&gt;1_Part_1&lt;/number&gt;&lt;dates&gt;&lt;year&gt;2012&lt;/year&gt;&lt;/dates&gt;&lt;isbn&gt;0003-4819&lt;/isbn&gt;&lt;urls&gt;&lt;/urls&gt;&lt;/record&gt;&lt;/Cite&gt;&lt;/EndNote&gt;</w:instrText>
      </w:r>
      <w:r w:rsidRPr="006F5616">
        <w:fldChar w:fldCharType="separate"/>
      </w:r>
      <w:r w:rsidRPr="006F5616">
        <w:rPr>
          <w:vertAlign w:val="superscript"/>
        </w:rPr>
        <w:t>1</w:t>
      </w:r>
      <w:r w:rsidRPr="006F5616">
        <w:fldChar w:fldCharType="end"/>
      </w:r>
      <w:r w:rsidRPr="006F5616">
        <w:t xml:space="preserve"> Studies that indicate a consecutive and complete inclusion are more reliable than those that do not. For example, a case series that states ‘we included all patients (24) with osteosarcoma who presented to our clinic between March 2005 and June 2006’ is more reliable than a study that simply states ‘we report a case series of 24 people with osteosarcoma.’ </w:t>
      </w:r>
    </w:p>
    <w:p w14:paraId="15E05847" w14:textId="77777777" w:rsidR="004F5B08" w:rsidRPr="006F5616" w:rsidRDefault="004F5B08" w:rsidP="004F5B08">
      <w:r w:rsidRPr="006F5616">
        <w:t xml:space="preserve">For the purposes of this checklist, we agree with the principles outlined in the Dekker et al. paper, and define case series as studies where only patients with a certain disease or disease-related outcome are sampled. Some of the items below relate to risk of bias, whilst others relate to ensuring adequate reporting and statistical analysis. A response of ‘no’ to any of the questions below negatively impacts the quality of a case series. </w:t>
      </w:r>
    </w:p>
    <w:p w14:paraId="5AA7676F" w14:textId="77777777" w:rsidR="004F5B08" w:rsidRDefault="004F5B08" w:rsidP="004F5B08">
      <w:pPr>
        <w:pStyle w:val="Style1"/>
        <w:spacing w:after="80"/>
        <w:jc w:val="left"/>
        <w:rPr>
          <w:b/>
          <w:sz w:val="32"/>
          <w:szCs w:val="32"/>
        </w:rPr>
      </w:pPr>
      <w:r>
        <w:rPr>
          <w:b/>
          <w:sz w:val="32"/>
          <w:szCs w:val="32"/>
        </w:rPr>
        <w:br w:type="page"/>
      </w:r>
    </w:p>
    <w:p w14:paraId="6337F908" w14:textId="77777777" w:rsidR="004F5B08" w:rsidRPr="006F5616" w:rsidRDefault="004F5B08" w:rsidP="004F5B08">
      <w:pPr>
        <w:pStyle w:val="JBI-MainHeading"/>
      </w:pPr>
      <w:r w:rsidRPr="006F5616">
        <w:lastRenderedPageBreak/>
        <w:t xml:space="preserve">Tool Guidance </w:t>
      </w:r>
    </w:p>
    <w:p w14:paraId="7559990C" w14:textId="77777777" w:rsidR="004F5B08" w:rsidRDefault="004F5B08" w:rsidP="004F5B08">
      <w:r w:rsidRPr="006F5616">
        <w:t xml:space="preserve">Answers: Yes, No, Unclear or Not/Applicable </w:t>
      </w:r>
    </w:p>
    <w:p w14:paraId="095145D8" w14:textId="77777777" w:rsidR="004F5B08" w:rsidRPr="006F5616" w:rsidRDefault="004F5B08" w:rsidP="004F5B08">
      <w:pPr>
        <w:pStyle w:val="Style1"/>
        <w:spacing w:after="80"/>
        <w:jc w:val="left"/>
      </w:pPr>
    </w:p>
    <w:p w14:paraId="746F4B42" w14:textId="7DFE9E78" w:rsidR="004F5B08" w:rsidRPr="004F5B08" w:rsidRDefault="004F5B08" w:rsidP="004F5B08">
      <w:pPr>
        <w:pStyle w:val="ListParagraph"/>
        <w:numPr>
          <w:ilvl w:val="0"/>
          <w:numId w:val="21"/>
        </w:numPr>
        <w:rPr>
          <w:b/>
          <w:bCs/>
          <w:sz w:val="24"/>
          <w:szCs w:val="24"/>
        </w:rPr>
      </w:pPr>
      <w:r w:rsidRPr="004F5B08">
        <w:rPr>
          <w:b/>
          <w:bCs/>
          <w:sz w:val="24"/>
          <w:szCs w:val="24"/>
        </w:rPr>
        <w:t xml:space="preserve">Were there clear criteria for inclusion in the case series?  </w:t>
      </w:r>
    </w:p>
    <w:p w14:paraId="6CA72247" w14:textId="77777777" w:rsidR="004F5B08" w:rsidRDefault="004F5B08" w:rsidP="00C83BB1">
      <w:pPr>
        <w:ind w:left="709"/>
      </w:pPr>
      <w:r w:rsidRPr="006F5616">
        <w:t>The authors should provide clear inclusion (and exclusion criteria where appropriate) for the study participants. The inclusion/exclusion criteria should be specified (e.g., risk, stage of disease progression) with sufficient detail and all the necessary information critical to the study.</w:t>
      </w:r>
    </w:p>
    <w:p w14:paraId="62DAEF02" w14:textId="77777777" w:rsidR="004F5B08" w:rsidRPr="006F5616" w:rsidRDefault="004F5B08" w:rsidP="004F5B08">
      <w:pPr>
        <w:pStyle w:val="Style1"/>
        <w:spacing w:after="80"/>
        <w:jc w:val="left"/>
      </w:pPr>
    </w:p>
    <w:p w14:paraId="04100B41" w14:textId="6146BECF" w:rsidR="004F5B08" w:rsidRPr="006F5616" w:rsidRDefault="004F5B08" w:rsidP="004F5B08">
      <w:pPr>
        <w:pStyle w:val="Heading2"/>
        <w:numPr>
          <w:ilvl w:val="0"/>
          <w:numId w:val="21"/>
        </w:numPr>
      </w:pPr>
      <w:r w:rsidRPr="006F5616">
        <w:t>Was the condition measured in a standard, reliable way for all participants included in the case series?</w:t>
      </w:r>
    </w:p>
    <w:p w14:paraId="768C62D3" w14:textId="77777777" w:rsidR="004F5B08" w:rsidRPr="006F5616" w:rsidRDefault="004F5B08" w:rsidP="00C83BB1">
      <w:pPr>
        <w:ind w:left="709"/>
      </w:pPr>
      <w:r w:rsidRPr="006F5616">
        <w:t xml:space="preserve">The study should clearly describe the method of measurement of the condition. This should be done in a standard (i.e. same way for all patients) and reliable (i.e. repeatable and reproducible results) way. </w:t>
      </w:r>
    </w:p>
    <w:p w14:paraId="02B82AEC" w14:textId="77777777" w:rsidR="004F5B08" w:rsidRPr="006F5616" w:rsidRDefault="004F5B08" w:rsidP="004F5B08">
      <w:pPr>
        <w:pStyle w:val="Style1"/>
        <w:spacing w:after="80"/>
        <w:jc w:val="left"/>
      </w:pPr>
    </w:p>
    <w:p w14:paraId="6E53535C" w14:textId="6E74F26F" w:rsidR="004F5B08" w:rsidRPr="006F5616" w:rsidRDefault="004F5B08" w:rsidP="004F5B08">
      <w:pPr>
        <w:pStyle w:val="Heading2"/>
        <w:numPr>
          <w:ilvl w:val="0"/>
          <w:numId w:val="21"/>
        </w:numPr>
      </w:pPr>
      <w:r w:rsidRPr="006F5616">
        <w:t>Were valid methods used for identification of the condition for all participants included in the case series?</w:t>
      </w:r>
    </w:p>
    <w:p w14:paraId="0DB1D009" w14:textId="77777777" w:rsidR="004F5B08" w:rsidRPr="006F5616" w:rsidRDefault="004F5B08" w:rsidP="00C83BB1">
      <w:pPr>
        <w:ind w:left="709"/>
      </w:pPr>
      <w:r w:rsidRPr="006F5616">
        <w:t>Many health problems are not easily diagnosed or defined and some measures may not be capable of including or excluding appropriate levels or stages of the health problem. If the outcomes were assessed based on existing definitions or diagnostic criteria, then the answer to this question is likely to be yes. If the outcomes were assessed using observer reported, or self-reported scales, the risk of over- or under-reporting is increased, and objectivity is compromised. Importantly, determine if the measurement tools used were validated instruments as this has a significant impact on outcome assessment validity.</w:t>
      </w:r>
    </w:p>
    <w:p w14:paraId="7986AB21" w14:textId="77777777" w:rsidR="004F5B08" w:rsidRPr="006F5616" w:rsidRDefault="004F5B08" w:rsidP="004F5B08">
      <w:pPr>
        <w:pStyle w:val="Style1"/>
        <w:spacing w:after="80"/>
        <w:jc w:val="left"/>
      </w:pPr>
    </w:p>
    <w:p w14:paraId="3E60043A" w14:textId="262B4BDF" w:rsidR="004F5B08" w:rsidRPr="006F5616" w:rsidRDefault="004F5B08" w:rsidP="004F5B08">
      <w:pPr>
        <w:pStyle w:val="Heading2"/>
        <w:numPr>
          <w:ilvl w:val="0"/>
          <w:numId w:val="21"/>
        </w:numPr>
      </w:pPr>
      <w:r w:rsidRPr="006F5616">
        <w:t xml:space="preserve">Did the case series have consecutive inclusion of participants? </w:t>
      </w:r>
    </w:p>
    <w:p w14:paraId="048F0D00" w14:textId="77777777" w:rsidR="004F5B08" w:rsidRPr="006F5616" w:rsidRDefault="004F5B08" w:rsidP="00C83BB1">
      <w:pPr>
        <w:ind w:left="709"/>
      </w:pPr>
      <w:r w:rsidRPr="006F5616">
        <w:t>Studies that indicate a consecutive inclusion are more reliable than those that do not. For example, a case series that states ‘we included all patients (24) with osteosarcoma who presented to our clinic between March 2005 and June 2006’ is more reliable than a study that simply states ‘we report a case series of 24 people with osteosarcoma.’</w:t>
      </w:r>
    </w:p>
    <w:p w14:paraId="7EF26A00" w14:textId="77777777" w:rsidR="004F5B08" w:rsidRPr="006F5616" w:rsidRDefault="004F5B08" w:rsidP="004F5B08">
      <w:pPr>
        <w:pStyle w:val="Style1"/>
        <w:spacing w:after="80"/>
        <w:jc w:val="left"/>
      </w:pPr>
    </w:p>
    <w:p w14:paraId="34D97A43" w14:textId="134459F0" w:rsidR="004F5B08" w:rsidRPr="006F5616" w:rsidRDefault="004F5B08" w:rsidP="004F5B08">
      <w:pPr>
        <w:pStyle w:val="Heading2"/>
        <w:numPr>
          <w:ilvl w:val="0"/>
          <w:numId w:val="21"/>
        </w:numPr>
      </w:pPr>
      <w:r w:rsidRPr="006F5616">
        <w:t>Did the case series have complete inclusion of participants?</w:t>
      </w:r>
    </w:p>
    <w:p w14:paraId="1851BCBE" w14:textId="12C2744E" w:rsidR="00C83BB1" w:rsidRPr="006F5616" w:rsidRDefault="004F5B08" w:rsidP="00C83BB1">
      <w:pPr>
        <w:ind w:left="709"/>
      </w:pPr>
      <w:r w:rsidRPr="006F5616">
        <w:t>The completeness of a case series contributes to its reliability (1). Studies that indicate a complete inclusion are more reliable than those that do not. A stated above, a case series that states ‘we included all patients (24) with osteosarcoma who presented to our clinic between March 2005 and June 2006’ is more reliable than a study that simply states ‘we report a case series of 24 people with osteosarcoma.’</w:t>
      </w:r>
    </w:p>
    <w:p w14:paraId="1DAE9B04" w14:textId="77777777" w:rsidR="004F5B08" w:rsidRPr="006F5616" w:rsidRDefault="004F5B08" w:rsidP="004F5B08">
      <w:pPr>
        <w:pStyle w:val="Style1"/>
        <w:spacing w:after="80"/>
        <w:jc w:val="left"/>
      </w:pPr>
    </w:p>
    <w:p w14:paraId="4E7DAA3D" w14:textId="4ACE4790" w:rsidR="004F5B08" w:rsidRPr="006F5616" w:rsidRDefault="004F5B08" w:rsidP="004F5B08">
      <w:pPr>
        <w:pStyle w:val="Heading2"/>
        <w:numPr>
          <w:ilvl w:val="0"/>
          <w:numId w:val="21"/>
        </w:numPr>
      </w:pPr>
      <w:r w:rsidRPr="006F5616">
        <w:t>Was there clear reporting of the demographics of the participants in the study?</w:t>
      </w:r>
    </w:p>
    <w:p w14:paraId="6B947F7F" w14:textId="7913E341" w:rsidR="00C83BB1" w:rsidRPr="006F5616" w:rsidRDefault="004F5B08" w:rsidP="00C627A6">
      <w:pPr>
        <w:ind w:left="709"/>
      </w:pPr>
      <w:r w:rsidRPr="006F5616">
        <w:t>The case series should clearly describe relevant participant’s demographics such as the following information where relevant: participant’s age, sex, education, geographic region, ethnicity, time period, education.</w:t>
      </w:r>
    </w:p>
    <w:p w14:paraId="238D0DFB" w14:textId="0549F4FA" w:rsidR="004F5B08" w:rsidRPr="006F5616" w:rsidRDefault="004F5B08" w:rsidP="004F5B08">
      <w:pPr>
        <w:pStyle w:val="Heading2"/>
        <w:numPr>
          <w:ilvl w:val="0"/>
          <w:numId w:val="21"/>
        </w:numPr>
      </w:pPr>
      <w:r w:rsidRPr="006F5616">
        <w:lastRenderedPageBreak/>
        <w:t>Was there clear reporting of clinical information of the participants?</w:t>
      </w:r>
    </w:p>
    <w:p w14:paraId="755E0D8D" w14:textId="77777777" w:rsidR="004F5B08" w:rsidRPr="006F5616" w:rsidRDefault="004F5B08" w:rsidP="00C83BB1">
      <w:pPr>
        <w:ind w:left="709"/>
      </w:pPr>
      <w:r w:rsidRPr="006F5616">
        <w:t>There should be clear reporting of clinical information of the participants such as the following information where relevant: disease status, comorbidities, stage of disease, previous interventions/treatment, results of diagnostic tests, etc.</w:t>
      </w:r>
    </w:p>
    <w:p w14:paraId="343AE358" w14:textId="77777777" w:rsidR="004F5B08" w:rsidRPr="006F5616" w:rsidRDefault="004F5B08" w:rsidP="004F5B08">
      <w:pPr>
        <w:pStyle w:val="Style1"/>
        <w:spacing w:after="80"/>
        <w:jc w:val="left"/>
      </w:pPr>
    </w:p>
    <w:p w14:paraId="52306A07" w14:textId="405160D6" w:rsidR="004F5B08" w:rsidRPr="006F5616" w:rsidRDefault="004F5B08" w:rsidP="004F5B08">
      <w:pPr>
        <w:pStyle w:val="Heading2"/>
        <w:numPr>
          <w:ilvl w:val="0"/>
          <w:numId w:val="21"/>
        </w:numPr>
      </w:pPr>
      <w:r w:rsidRPr="006F5616">
        <w:t>Were the outcomes or follow-up results of cases clearly reported?</w:t>
      </w:r>
    </w:p>
    <w:p w14:paraId="26607E30" w14:textId="77777777" w:rsidR="004F5B08" w:rsidRPr="006F5616" w:rsidRDefault="004F5B08" w:rsidP="00C83BB1">
      <w:pPr>
        <w:ind w:left="709"/>
      </w:pPr>
      <w:r w:rsidRPr="006F5616">
        <w:t>The results of any intervention or treatment should be clearly reported in the case series.  A good case study should clearly describe the clinical condition post-intervention in terms of the presence or lack of symptoms. The outcomes of management/treatment when presented as images or figures can help in conveying the information to the reader/clinician. It is important that adverse events are clearly documented and described, particularly a new or unique condition is being treated or when a new drug or treatment is used. In addition, unanticipated events, if any that may yield new or useful information should be identified and clearly described.</w:t>
      </w:r>
    </w:p>
    <w:p w14:paraId="5ED5C3A3" w14:textId="77777777" w:rsidR="004F5B08" w:rsidRPr="006F5616" w:rsidRDefault="004F5B08" w:rsidP="004F5B08">
      <w:pPr>
        <w:pStyle w:val="Style1"/>
        <w:spacing w:after="80"/>
        <w:jc w:val="left"/>
      </w:pPr>
    </w:p>
    <w:p w14:paraId="49BF3A00" w14:textId="1CCDCA07" w:rsidR="004F5B08" w:rsidRPr="004F5B08" w:rsidRDefault="004F5B08" w:rsidP="004F5B08">
      <w:pPr>
        <w:pStyle w:val="Heading2"/>
        <w:numPr>
          <w:ilvl w:val="0"/>
          <w:numId w:val="21"/>
        </w:numPr>
      </w:pPr>
      <w:r w:rsidRPr="004F5B08">
        <w:t>Was there clear reporting of the presenting site(s)/clinic(s) demographic information?</w:t>
      </w:r>
    </w:p>
    <w:p w14:paraId="48210085" w14:textId="77777777" w:rsidR="004F5B08" w:rsidRPr="006F5616" w:rsidRDefault="004F5B08" w:rsidP="00C83BB1">
      <w:pPr>
        <w:ind w:left="709"/>
      </w:pPr>
      <w:r w:rsidRPr="006F5616">
        <w:t>Certain  diseases  or  conditions  vary  in  prevalence  across  different  geographic  regions  and populations  (e.g. women vs. men,  sociodemographic  variables  between  countries).  The study sample should be described in sufficient detail so that other researchers can determine if it is comparable to the population of interest to them.</w:t>
      </w:r>
    </w:p>
    <w:p w14:paraId="351DC516" w14:textId="77777777" w:rsidR="004F5B08" w:rsidRPr="006F5616" w:rsidRDefault="004F5B08" w:rsidP="004F5B08">
      <w:pPr>
        <w:pStyle w:val="Style1"/>
        <w:spacing w:after="80"/>
        <w:jc w:val="left"/>
      </w:pPr>
    </w:p>
    <w:p w14:paraId="521E9D81" w14:textId="37546D3C" w:rsidR="004F5B08" w:rsidRPr="006F5616" w:rsidRDefault="004F5B08" w:rsidP="004F5B08">
      <w:pPr>
        <w:pStyle w:val="Heading2"/>
        <w:numPr>
          <w:ilvl w:val="0"/>
          <w:numId w:val="21"/>
        </w:numPr>
      </w:pPr>
      <w:r>
        <w:t xml:space="preserve"> </w:t>
      </w:r>
      <w:r w:rsidRPr="006F5616">
        <w:t>Was statistical analysis appropriate?</w:t>
      </w:r>
    </w:p>
    <w:p w14:paraId="7B8D46C2" w14:textId="77777777" w:rsidR="004F5B08" w:rsidRPr="006F5616" w:rsidRDefault="004F5B08" w:rsidP="00C83BB1">
      <w:pPr>
        <w:ind w:left="709"/>
      </w:pPr>
      <w:r w:rsidRPr="006F5616">
        <w:t xml:space="preserve">As with any consideration of statistical analysis, consideration should be given to whether there was a more appropriate alternate statistical method that could have been used. The methods section of studies should be detailed enough for reviewers to identify which analytical techniques were used and whether these were suitable. </w:t>
      </w:r>
    </w:p>
    <w:p w14:paraId="75E08C11" w14:textId="77777777" w:rsidR="004F5B08" w:rsidRDefault="004F5B08" w:rsidP="004F5B08">
      <w:pPr>
        <w:pStyle w:val="Style1"/>
        <w:spacing w:after="80"/>
        <w:jc w:val="left"/>
        <w:rPr>
          <w:b/>
          <w:sz w:val="32"/>
          <w:szCs w:val="32"/>
        </w:rPr>
      </w:pPr>
      <w:r>
        <w:rPr>
          <w:b/>
          <w:sz w:val="32"/>
          <w:szCs w:val="32"/>
        </w:rPr>
        <w:br w:type="page"/>
      </w:r>
    </w:p>
    <w:p w14:paraId="426A514D" w14:textId="77777777" w:rsidR="004F5B08" w:rsidRPr="006F5616" w:rsidRDefault="004F5B08" w:rsidP="004F5B08">
      <w:pPr>
        <w:pStyle w:val="JBI-MainHeading"/>
      </w:pPr>
      <w:r w:rsidRPr="006F5616">
        <w:lastRenderedPageBreak/>
        <w:t>References</w:t>
      </w:r>
    </w:p>
    <w:p w14:paraId="03BDCAD2" w14:textId="66C6A5EC" w:rsidR="004F5B08" w:rsidRPr="006F5616" w:rsidRDefault="004F5B08" w:rsidP="00C83BB1">
      <w:pPr>
        <w:rPr>
          <w:lang w:val="en-US"/>
        </w:rPr>
      </w:pPr>
      <w:r w:rsidRPr="006F5616">
        <w:rPr>
          <w:lang w:val="en-US"/>
        </w:rPr>
        <w:fldChar w:fldCharType="begin"/>
      </w:r>
      <w:r w:rsidRPr="006F5616">
        <w:rPr>
          <w:lang w:val="en-US"/>
        </w:rPr>
        <w:instrText xml:space="preserve"> ADDIN EN.REFLIST </w:instrText>
      </w:r>
      <w:r w:rsidRPr="006F5616">
        <w:rPr>
          <w:lang w:val="en-US"/>
        </w:rPr>
        <w:fldChar w:fldCharType="separate"/>
      </w:r>
      <w:r w:rsidRPr="006F5616">
        <w:rPr>
          <w:lang w:val="en-US"/>
        </w:rPr>
        <w:t>1</w:t>
      </w:r>
      <w:r>
        <w:rPr>
          <w:lang w:val="en-US"/>
        </w:rPr>
        <w:t>.</w:t>
      </w:r>
      <w:r w:rsidRPr="006F5616">
        <w:rPr>
          <w:lang w:val="en-US"/>
        </w:rPr>
        <w:tab/>
        <w:t xml:space="preserve">Dekkers OM, Egger M, Altman DG, Vandenbroucke JP. Distinguishing case series </w:t>
      </w:r>
      <w:r>
        <w:rPr>
          <w:lang w:val="en-US"/>
        </w:rPr>
        <w:t xml:space="preserve">from cohort studies. Annals of Internal Medicine. 2012;156(1 Part </w:t>
      </w:r>
      <w:r w:rsidRPr="006F5616">
        <w:rPr>
          <w:lang w:val="en-US"/>
        </w:rPr>
        <w:t>1):37-40.</w:t>
      </w:r>
    </w:p>
    <w:p w14:paraId="231A9795" w14:textId="6DD84CC3" w:rsidR="004F5B08" w:rsidRPr="006F5616" w:rsidRDefault="004F5B08" w:rsidP="00C83BB1">
      <w:pPr>
        <w:rPr>
          <w:lang w:val="en-US"/>
        </w:rPr>
      </w:pPr>
      <w:r w:rsidRPr="006F5616">
        <w:rPr>
          <w:lang w:val="en-US"/>
        </w:rPr>
        <w:t>2</w:t>
      </w:r>
      <w:r>
        <w:rPr>
          <w:lang w:val="en-US"/>
        </w:rPr>
        <w:t>.</w:t>
      </w:r>
      <w:r w:rsidRPr="006F5616">
        <w:rPr>
          <w:lang w:val="en-US"/>
        </w:rPr>
        <w:tab/>
        <w:t>Esene IN, Ngu J, El Zoghby M</w:t>
      </w:r>
      <w:r>
        <w:rPr>
          <w:lang w:val="en-US"/>
        </w:rPr>
        <w:t>, Solaroglu I, Sikod AM, Kotb A</w:t>
      </w:r>
      <w:r w:rsidRPr="006F5616">
        <w:rPr>
          <w:lang w:val="en-US"/>
        </w:rPr>
        <w:t xml:space="preserve"> et al. Case series and descriptive cohort studies in neurosurgery: the confusion and solution. Child's Nervous System. 2014;30(8):1321-32.</w:t>
      </w:r>
    </w:p>
    <w:p w14:paraId="4E35F8EF" w14:textId="1E05C29D" w:rsidR="004F5B08" w:rsidRPr="006F5616" w:rsidRDefault="004F5B08" w:rsidP="00C83BB1">
      <w:pPr>
        <w:rPr>
          <w:lang w:val="en-US"/>
        </w:rPr>
      </w:pPr>
      <w:r w:rsidRPr="006F5616">
        <w:rPr>
          <w:lang w:val="en-US"/>
        </w:rPr>
        <w:t>3</w:t>
      </w:r>
      <w:r>
        <w:rPr>
          <w:lang w:val="en-US"/>
        </w:rPr>
        <w:t>.</w:t>
      </w:r>
      <w:r w:rsidRPr="006F5616">
        <w:rPr>
          <w:lang w:val="en-US"/>
        </w:rPr>
        <w:tab/>
        <w:t>Abu-Zidan F</w:t>
      </w:r>
      <w:r>
        <w:rPr>
          <w:lang w:val="en-US"/>
        </w:rPr>
        <w:t>M</w:t>
      </w:r>
      <w:r w:rsidRPr="006F5616">
        <w:rPr>
          <w:lang w:val="en-US"/>
        </w:rPr>
        <w:t>, Abbas A</w:t>
      </w:r>
      <w:r>
        <w:rPr>
          <w:lang w:val="en-US"/>
        </w:rPr>
        <w:t>K</w:t>
      </w:r>
      <w:r w:rsidRPr="006F5616">
        <w:rPr>
          <w:lang w:val="en-US"/>
        </w:rPr>
        <w:t>, Hefny A</w:t>
      </w:r>
      <w:r>
        <w:rPr>
          <w:lang w:val="en-US"/>
        </w:rPr>
        <w:t>F</w:t>
      </w:r>
      <w:r w:rsidRPr="006F5616">
        <w:rPr>
          <w:lang w:val="en-US"/>
        </w:rPr>
        <w:t>. Clinical “case series”: a concept analysis. Afr</w:t>
      </w:r>
      <w:r>
        <w:rPr>
          <w:lang w:val="en-US"/>
        </w:rPr>
        <w:t>ican Health Sciences. 2012</w:t>
      </w:r>
      <w:r w:rsidRPr="006F5616">
        <w:rPr>
          <w:lang w:val="en-US"/>
        </w:rPr>
        <w:t>;12(4):557-62.</w:t>
      </w:r>
    </w:p>
    <w:p w14:paraId="079BBF72" w14:textId="77777777" w:rsidR="004F5B08" w:rsidRDefault="004F5B08" w:rsidP="00C83BB1">
      <w:pPr>
        <w:rPr>
          <w:lang w:val="en-US"/>
        </w:rPr>
      </w:pPr>
      <w:r w:rsidRPr="006F5616">
        <w:rPr>
          <w:lang w:val="en-US"/>
        </w:rPr>
        <w:t>4</w:t>
      </w:r>
      <w:r w:rsidRPr="006F5616">
        <w:rPr>
          <w:lang w:val="en-US"/>
        </w:rPr>
        <w:tab/>
        <w:t>Straus SE, Richardson WS, Glasziou P, Haynes RB. Evidence-based medicine: How to practice and teach EBM. 3rd Edition ed: Elsevier 2005.</w:t>
      </w:r>
    </w:p>
    <w:p w14:paraId="7D0C2AFD" w14:textId="77777777" w:rsidR="004F5B08" w:rsidRPr="006F5616" w:rsidRDefault="004F5B08" w:rsidP="004F5B08">
      <w:pPr>
        <w:pStyle w:val="Style1"/>
        <w:spacing w:after="80"/>
        <w:jc w:val="left"/>
        <w:rPr>
          <w:lang w:val="en-US"/>
        </w:rPr>
      </w:pPr>
    </w:p>
    <w:p w14:paraId="56DA1D0D" w14:textId="77777777" w:rsidR="004F5B08" w:rsidRPr="006F5616" w:rsidRDefault="004F5B08" w:rsidP="00C83BB1">
      <w:pPr>
        <w:pStyle w:val="Heading2"/>
      </w:pPr>
      <w:r w:rsidRPr="006F5616">
        <w:fldChar w:fldCharType="end"/>
      </w:r>
      <w:r w:rsidRPr="006F5616">
        <w:t>Appendix 1: Case series definitions:</w:t>
      </w:r>
    </w:p>
    <w:p w14:paraId="0899605B" w14:textId="77777777" w:rsidR="004F5B08" w:rsidRPr="006F5616" w:rsidRDefault="004F5B08" w:rsidP="00C83BB1">
      <w:pPr>
        <w:rPr>
          <w:vertAlign w:val="superscript"/>
        </w:rPr>
      </w:pPr>
      <w:r w:rsidRPr="006F5616">
        <w:t>‘A report on a series of patients with an outcome of interest. No control group is involved.’(</w:t>
      </w:r>
      <w:r w:rsidRPr="006F5616">
        <w:fldChar w:fldCharType="begin"/>
      </w:r>
      <w:r w:rsidRPr="006F5616">
        <w:instrText xml:space="preserve"> ADDIN EN.CITE &lt;EndNote&gt;&lt;Cite&gt;&lt;Author&gt;Straus&lt;/Author&gt;&lt;Year&gt;2005&lt;/Year&gt;&lt;RecNum&gt;3&lt;/RecNum&gt;&lt;DisplayText&gt;&lt;style face="superscript"&gt;4&lt;/style&gt;&lt;/DisplayText&gt;&lt;record&gt;&lt;rec-number&gt;3&lt;/rec-number&gt;&lt;foreign-keys&gt;&lt;key app="EN" db-id="at2dzwvdls50pjettxyvwat60xwv0f0x9259" timestamp="1439424551"&gt;3&lt;/key&gt;&lt;/foreign-keys&gt;&lt;ref-type name="Book"&gt;6&lt;/ref-type&gt;&lt;contributors&gt;&lt;authors&gt;&lt;author&gt;Sharon E Straus&lt;/author&gt;&lt;author&gt;W Scott Richardson&lt;/author&gt;&lt;author&gt;Paul Glasziou&lt;/author&gt;&lt;author&gt;R Brian Haynes&lt;/author&gt;&lt;/authors&gt;&lt;/contributors&gt;&lt;titles&gt;&lt;title&gt;Evidence-based medicine: How to practice and teach EBM&lt;/title&gt;&lt;/titles&gt;&lt;edition&gt;3rd Edition&lt;/edition&gt;&lt;dates&gt;&lt;year&gt;2005&lt;/year&gt;&lt;/dates&gt;&lt;publisher&gt;Elsevier &lt;/publisher&gt;&lt;urls&gt;&lt;/urls&gt;&lt;/record&gt;&lt;/Cite&gt;&lt;/EndNote&gt;</w:instrText>
      </w:r>
      <w:r w:rsidRPr="006F5616">
        <w:fldChar w:fldCharType="separate"/>
      </w:r>
      <w:r w:rsidRPr="006F5616">
        <w:t>4</w:t>
      </w:r>
      <w:r w:rsidRPr="006F5616">
        <w:fldChar w:fldCharType="end"/>
      </w:r>
      <w:r w:rsidRPr="006F5616">
        <w:t xml:space="preserve">) </w:t>
      </w:r>
      <w:r w:rsidRPr="006F5616">
        <w:rPr>
          <w:vertAlign w:val="superscript"/>
        </w:rPr>
        <w:t>(p 279)</w:t>
      </w:r>
    </w:p>
    <w:p w14:paraId="7F12345C" w14:textId="77777777" w:rsidR="004F5B08" w:rsidRPr="006F5616" w:rsidRDefault="004F5B08" w:rsidP="00C83BB1">
      <w:r w:rsidRPr="006F5616">
        <w:t>‘A case series is a descriptive study involving a group of patients who all have the same disease or condition: the aim is to describe common and differing characteristics of a particular group of individuals’ (Oxford Handbook of medical statistics)</w:t>
      </w:r>
    </w:p>
    <w:p w14:paraId="786F9B30" w14:textId="77777777" w:rsidR="004F5B08" w:rsidRPr="006F5616" w:rsidRDefault="004F5B08" w:rsidP="00C83BB1">
      <w:r w:rsidRPr="006F5616">
        <w:t xml:space="preserve">‘A group or series of case reports involving patients who were given similar treatment. Reports of case series usually contain detailed information about the individual patients. This includes demographic information (for example, age, gender, ethnic origin) and information on diagnosis, treatment, response to treatment, and follow-up after treatment.’ Law K, Howick J. OCEBM Table of Evidence Glossary.  2013 [cited 2014 10th January]; Available from: </w:t>
      </w:r>
      <w:hyperlink r:id="rId14" w:history="1">
        <w:r w:rsidRPr="006F5616">
          <w:rPr>
            <w:rStyle w:val="Hyperlink"/>
          </w:rPr>
          <w:t>http://www.cebm.net/index.aspx?o=1116</w:t>
        </w:r>
      </w:hyperlink>
      <w:r w:rsidRPr="006F5616">
        <w:t xml:space="preserve"> </w:t>
      </w:r>
    </w:p>
    <w:p w14:paraId="6CA184AF" w14:textId="77777777" w:rsidR="004F5B08" w:rsidRPr="006F5616" w:rsidRDefault="004F5B08" w:rsidP="00C83BB1">
      <w:r w:rsidRPr="006F5616">
        <w:t>‘A </w:t>
      </w:r>
      <w:r w:rsidRPr="006F5616">
        <w:rPr>
          <w:b/>
          <w:bCs/>
        </w:rPr>
        <w:t>case series</w:t>
      </w:r>
      <w:r w:rsidRPr="006F5616">
        <w:t> (also known as a clinical </w:t>
      </w:r>
      <w:r w:rsidRPr="006F5616">
        <w:rPr>
          <w:b/>
          <w:bCs/>
        </w:rPr>
        <w:t>series</w:t>
      </w:r>
      <w:r w:rsidRPr="006F5616">
        <w:t xml:space="preserve">) is a type of medical research study that tracks subjects with a known exposure, such as patients who have received a similar treatment, or examines their medical records for exposure and outcome.’ Wikipedia </w:t>
      </w:r>
    </w:p>
    <w:p w14:paraId="0B6C1E58" w14:textId="77777777" w:rsidR="004F5B08" w:rsidRPr="006F5616" w:rsidRDefault="004F5B08" w:rsidP="00C83BB1">
      <w:r w:rsidRPr="006F5616">
        <w:t xml:space="preserve">‘A study which makes observations on a series of individuals, usually all receiving the same intervention, with no control group. </w:t>
      </w:r>
      <w:r w:rsidRPr="006F5616">
        <w:rPr>
          <w:u w:val="single"/>
        </w:rPr>
        <w:t>Comments</w:t>
      </w:r>
      <w:r w:rsidRPr="006F5616">
        <w:t xml:space="preserve">: At this stage it is unclear whether case series should be included in Cochrane systematic reviews, but we have left them in the list so that working groups can consider whether there are circumstances in which it would be appropriate to include them, and to assess risk of bias. A particular reason for including case series might be where they provide evidence relating to adverse effects of an intervention. Potential examples of risk of bias might be that if a case series does not [attempt to] recruit consecutive participants, this might introduce a risk of selection bias, while some case series could be at risk of detection bias, if the circumstances in which adverse effects are reported (or elicited) are not standardised.’ </w:t>
      </w:r>
      <w:hyperlink r:id="rId15" w:history="1">
        <w:r w:rsidRPr="006F5616">
          <w:rPr>
            <w:rStyle w:val="Hyperlink"/>
          </w:rPr>
          <w:t>http://bmg.cochrane.org/research-projectscochrane-risk-bias-tool</w:t>
        </w:r>
      </w:hyperlink>
      <w:r w:rsidRPr="006F5616">
        <w:t xml:space="preserve"> </w:t>
      </w:r>
    </w:p>
    <w:p w14:paraId="2BC2AF99" w14:textId="47F526B4" w:rsidR="002A588F" w:rsidRPr="00C43F1F" w:rsidRDefault="002A588F" w:rsidP="00C83BB1">
      <w:pPr>
        <w:pBdr>
          <w:between w:val="single" w:sz="4" w:space="1" w:color="auto"/>
        </w:pBdr>
        <w:rPr>
          <w:rFonts w:eastAsia="Calibri" w:cs="Times New Roman"/>
          <w:sz w:val="24"/>
          <w:lang w:eastAsia="en-AU"/>
        </w:rPr>
      </w:pPr>
    </w:p>
    <w:p w14:paraId="5CF1FAC8" w14:textId="66D755EC" w:rsidR="00127D9C" w:rsidRPr="002A588F" w:rsidRDefault="00127D9C" w:rsidP="004B1099">
      <w:pPr>
        <w:spacing w:after="160" w:line="240" w:lineRule="auto"/>
        <w:rPr>
          <w:rFonts w:eastAsia="Calibri" w:cs="Times New Roman"/>
          <w:sz w:val="20"/>
          <w:szCs w:val="22"/>
          <w:u w:val="single"/>
          <w:lang w:eastAsia="en-AU"/>
        </w:rPr>
      </w:pPr>
    </w:p>
    <w:sectPr w:rsidR="00127D9C" w:rsidRPr="002A588F" w:rsidSect="00C627A6">
      <w:type w:val="continuous"/>
      <w:pgSz w:w="11909" w:h="16834" w:code="9"/>
      <w:pgMar w:top="1001" w:right="1134" w:bottom="1418" w:left="1134" w:header="284" w:footer="606" w:gutter="0"/>
      <w:pgNumType w:start="1"/>
      <w:cols w:space="255"/>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2DCFF" w14:textId="77777777" w:rsidR="007C28FC" w:rsidRDefault="007C28FC">
      <w:r>
        <w:separator/>
      </w:r>
    </w:p>
    <w:p w14:paraId="3E550910" w14:textId="77777777" w:rsidR="007C28FC" w:rsidRDefault="007C28FC"/>
  </w:endnote>
  <w:endnote w:type="continuationSeparator" w:id="0">
    <w:p w14:paraId="2430584C" w14:textId="77777777" w:rsidR="007C28FC" w:rsidRDefault="007C28FC">
      <w:r>
        <w:continuationSeparator/>
      </w:r>
    </w:p>
    <w:p w14:paraId="6DB81C0C" w14:textId="77777777" w:rsidR="007C28FC" w:rsidRDefault="007C28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Times New Roman (Headings CS)">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ureauGrotCondensed">
    <w:altName w:val="Calibri"/>
    <w:panose1 w:val="00000000000000000000"/>
    <w:charset w:val="00"/>
    <w:family w:val="moder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9084942"/>
      <w:docPartObj>
        <w:docPartGallery w:val="Page Numbers (Bottom of Page)"/>
        <w:docPartUnique/>
      </w:docPartObj>
    </w:sdtPr>
    <w:sdtEndPr>
      <w:rPr>
        <w:rStyle w:val="PageNumber"/>
      </w:rPr>
    </w:sdtEndPr>
    <w:sdtContent>
      <w:p w14:paraId="04BBE456" w14:textId="4C43F2FD" w:rsidR="001E510E" w:rsidRDefault="001E510E" w:rsidP="00FE0C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EA834D" w14:textId="77777777" w:rsidR="001E510E" w:rsidRDefault="001E510E" w:rsidP="001E51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D41CB" w14:textId="44762BD8" w:rsidR="00B45F8F" w:rsidRDefault="00C627A6" w:rsidP="00C627A6">
    <w:pPr>
      <w:tabs>
        <w:tab w:val="left" w:pos="6237"/>
      </w:tabs>
      <w:spacing w:after="0"/>
      <w:rPr>
        <w:b/>
        <w:bCs/>
        <w:sz w:val="18"/>
        <w:szCs w:val="18"/>
      </w:rPr>
    </w:pPr>
    <w:r w:rsidRPr="00BD5D9F">
      <w:rPr>
        <w:color w:val="323130"/>
        <w:sz w:val="18"/>
        <w:szCs w:val="18"/>
        <w:bdr w:val="none" w:sz="0" w:space="0" w:color="auto" w:frame="1"/>
        <w:shd w:val="clear" w:color="auto" w:fill="FFFFFF"/>
      </w:rPr>
      <w:t>© JBI, 2020. All rights reserved. JBI grants use of these</w:t>
    </w:r>
    <w:r>
      <w:rPr>
        <w:sz w:val="18"/>
        <w:szCs w:val="18"/>
      </w:rPr>
      <w:t xml:space="preserve"> </w:t>
    </w:r>
    <w:r>
      <w:rPr>
        <w:sz w:val="18"/>
        <w:szCs w:val="18"/>
      </w:rPr>
      <w:tab/>
    </w:r>
    <w:r w:rsidR="00127D9C">
      <w:rPr>
        <w:sz w:val="18"/>
        <w:szCs w:val="18"/>
      </w:rPr>
      <w:t xml:space="preserve">Critical Appraisal Checklist for </w:t>
    </w:r>
    <w:r w:rsidR="00C83BB1">
      <w:rPr>
        <w:sz w:val="18"/>
        <w:szCs w:val="18"/>
      </w:rPr>
      <w:t xml:space="preserve">Case </w:t>
    </w:r>
    <w:proofErr w:type="gramStart"/>
    <w:r w:rsidR="00C83BB1">
      <w:rPr>
        <w:sz w:val="18"/>
        <w:szCs w:val="18"/>
      </w:rPr>
      <w:t>Series</w:t>
    </w:r>
    <w:r w:rsidR="00B45F8F" w:rsidRPr="00B45F8F">
      <w:rPr>
        <w:sz w:val="18"/>
        <w:szCs w:val="18"/>
      </w:rPr>
      <w:t xml:space="preserve">  -</w:t>
    </w:r>
    <w:proofErr w:type="gramEnd"/>
    <w:r w:rsidR="00B45F8F" w:rsidRPr="00B45F8F">
      <w:rPr>
        <w:b/>
        <w:bCs/>
        <w:sz w:val="18"/>
        <w:szCs w:val="18"/>
      </w:rPr>
      <w:t xml:space="preserve">  </w:t>
    </w:r>
    <w:r w:rsidR="00B45F8F" w:rsidRPr="00B45F8F">
      <w:rPr>
        <w:b/>
        <w:bCs/>
        <w:sz w:val="18"/>
        <w:szCs w:val="18"/>
      </w:rPr>
      <w:fldChar w:fldCharType="begin"/>
    </w:r>
    <w:r w:rsidR="00B45F8F" w:rsidRPr="00B45F8F">
      <w:rPr>
        <w:b/>
        <w:bCs/>
        <w:sz w:val="18"/>
        <w:szCs w:val="18"/>
      </w:rPr>
      <w:instrText xml:space="preserve"> PAGE  \* Arabic </w:instrText>
    </w:r>
    <w:r w:rsidR="00B45F8F" w:rsidRPr="00B45F8F">
      <w:rPr>
        <w:b/>
        <w:bCs/>
        <w:sz w:val="18"/>
        <w:szCs w:val="18"/>
      </w:rPr>
      <w:fldChar w:fldCharType="separate"/>
    </w:r>
    <w:r w:rsidR="005570D4">
      <w:rPr>
        <w:b/>
        <w:bCs/>
        <w:noProof/>
        <w:sz w:val="18"/>
        <w:szCs w:val="18"/>
      </w:rPr>
      <w:t>7</w:t>
    </w:r>
    <w:r w:rsidR="00B45F8F" w:rsidRPr="00B45F8F">
      <w:rPr>
        <w:b/>
        <w:bCs/>
        <w:sz w:val="18"/>
        <w:szCs w:val="18"/>
      </w:rPr>
      <w:fldChar w:fldCharType="end"/>
    </w:r>
  </w:p>
  <w:p w14:paraId="5B573B4C" w14:textId="3C8AC8D9" w:rsidR="00C627A6" w:rsidRPr="00C627A6" w:rsidRDefault="00C627A6" w:rsidP="00C627A6">
    <w:pPr>
      <w:tabs>
        <w:tab w:val="left" w:pos="6237"/>
      </w:tabs>
      <w:rPr>
        <w:sz w:val="18"/>
        <w:szCs w:val="18"/>
      </w:rPr>
    </w:pPr>
    <w:r w:rsidRPr="00C627A6">
      <w:rPr>
        <w:color w:val="323130"/>
        <w:sz w:val="18"/>
        <w:szCs w:val="18"/>
        <w:bdr w:val="none" w:sz="0" w:space="0" w:color="auto" w:frame="1"/>
        <w:shd w:val="clear" w:color="auto" w:fill="FFFFFF"/>
      </w:rPr>
      <w:t>tools for research purposes only. All other enquiries</w:t>
    </w:r>
    <w:r w:rsidRPr="00C627A6">
      <w:rPr>
        <w:color w:val="323130"/>
        <w:sz w:val="18"/>
        <w:szCs w:val="18"/>
        <w:bdr w:val="none" w:sz="0" w:space="0" w:color="auto" w:frame="1"/>
        <w:shd w:val="clear" w:color="auto" w:fill="FFFFFF"/>
      </w:rPr>
      <w:br/>
      <w:t>should be sent to </w:t>
    </w:r>
    <w:hyperlink r:id="rId1" w:tgtFrame="_blank" w:history="1">
      <w:r w:rsidRPr="00C627A6">
        <w:rPr>
          <w:rStyle w:val="Hyperlink"/>
          <w:sz w:val="18"/>
          <w:szCs w:val="18"/>
          <w:bdr w:val="none" w:sz="0" w:space="0" w:color="auto" w:frame="1"/>
          <w:shd w:val="clear" w:color="auto" w:fill="FFFFFF"/>
        </w:rPr>
        <w:t>jbisynthesis@adelaide.edu.au</w:t>
      </w:r>
    </w:hyperlink>
    <w:r w:rsidRPr="00C627A6">
      <w:rPr>
        <w:color w:val="44546A"/>
        <w:sz w:val="18"/>
        <w:szCs w:val="18"/>
        <w:bdr w:val="none" w:sz="0" w:space="0" w:color="auto" w:frame="1"/>
        <w:shd w:val="clear" w:color="auto" w:fill="FFFFF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C8F00" w14:textId="2A880DFC" w:rsidR="00310239" w:rsidRPr="00213FDA" w:rsidRDefault="00310239" w:rsidP="001E510E">
    <w:pPr>
      <w:pStyle w:val="Footer"/>
      <w:ind w:right="360"/>
      <w:rPr>
        <w:rFonts w:ascii="BureauGrotCondensed" w:hAnsi="BureauGrotCondensed"/>
        <w:b/>
        <w:bCs/>
        <w:i w:val="0"/>
        <w:sz w:val="44"/>
        <w:szCs w:val="44"/>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90085" w14:textId="77777777" w:rsidR="007C28FC" w:rsidRDefault="007C28FC">
      <w:r>
        <w:separator/>
      </w:r>
    </w:p>
    <w:p w14:paraId="4795AE74" w14:textId="77777777" w:rsidR="007C28FC" w:rsidRDefault="007C28FC"/>
  </w:footnote>
  <w:footnote w:type="continuationSeparator" w:id="0">
    <w:p w14:paraId="7CB45BC7" w14:textId="77777777" w:rsidR="007C28FC" w:rsidRDefault="007C28FC">
      <w:r>
        <w:continuationSeparator/>
      </w:r>
    </w:p>
    <w:p w14:paraId="2E31EED5" w14:textId="77777777" w:rsidR="007C28FC" w:rsidRDefault="007C28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E179A" w14:textId="77777777" w:rsidR="00BA2855" w:rsidRDefault="007C28FC" w:rsidP="007B6860">
    <w:pPr>
      <w:pStyle w:val="Header"/>
    </w:pPr>
    <w:r>
      <w:rPr>
        <w:noProof/>
        <w:lang w:val="en-GB"/>
      </w:rPr>
      <w:pict w14:anchorId="668439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5" type="#_x0000_t136" alt="" style="position:absolute;left:0;text-align:left;margin-left:0;margin-top:0;width:545.55pt;height:90.9pt;rotation:315;z-index:-251658752;mso-wrap-edited:f;mso-width-percent:0;mso-height-percent:0;mso-position-horizontal:center;mso-position-horizontal-relative:margin;mso-position-vertical:center;mso-position-vertical-relative:margin;mso-width-percent:0;mso-height-percent:0" wrapcoords="21125 1428 20620 2499 20530 2856 20679 6248 20828 7676 20798 11603 19966 7498 19401 5712 19283 6426 18391 3035 17856 1250 17678 2321 17767 5355 17946 6426 17440 7498 16787 3927 16698 3570 16103 7140 16103 7676 16401 9283 15272 6426 15093 6783 14796 7498 14588 6605 14202 6426 14053 7319 13043 6605 12687 6783 11736 1785 11439 714 11023 2678 11082 4998 11290 6962 11023 6605 10637 6426 9508 2321 9210 1250 9092 1785 8379 1607 8111 2142 7873 3035 7695 5534 7309 7319 6418 6605 6002 6962 5734 6605 5378 6783 5051 7855 5081 9283 4576 7855 3981 5712 3833 6605 2525 1785 2466 2321 1634 1964 1099 2142 654 3570 327 5712 119 8569 59 8926 267 13031 357 13745 683 15709 802 16423 1515 17673 1604 17316 2139 16602 2585 15174 3417 16245 3506 16780 4160 17316 4219 16959 4665 15531 4783 16245 5497 17316 5556 16780 6061 16959 6150 16423 6774 17851 6923 16959 9745 17137 9745 16423 9478 12139 9953 14995 10874 18030 10993 17316 11587 16780 12003 16245 12033 15531 11884 14638 12924 17494 13013 17316 13519 16423 14321 16959 16074 16959 16103 16423 16014 15174 16906 17316 16995 16959 19045 17137 19520 16423 19669 16780 20204 16959 20263 16423 20976 16959 21006 16780 21481 16780 21541 16423 21214 14102 21214 1964 21125 1428" fillcolor="silver" stroked="f">
          <v:fill opacity=".5"/>
          <v:textpath style="font-family:&quot;Times New Roman&quot;;font-size:1pt" string="Confidential"/>
          <w10:wrap side="left" anchorx="margin" anchory="margin"/>
        </v:shape>
      </w:pict>
    </w:r>
    <w:r w:rsidR="00BA2855">
      <w:fldChar w:fldCharType="begin"/>
    </w:r>
    <w:r w:rsidR="00BA2855">
      <w:instrText xml:space="preserve">PAGE  </w:instrText>
    </w:r>
    <w:r w:rsidR="00BA2855">
      <w:fldChar w:fldCharType="end"/>
    </w:r>
  </w:p>
  <w:p w14:paraId="049C60C4" w14:textId="77777777" w:rsidR="00BA2855" w:rsidRDefault="00BA2855" w:rsidP="007B68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A520" w14:textId="7F68A18F" w:rsidR="00350E71" w:rsidRDefault="00350E71" w:rsidP="00310239">
    <w:pPr>
      <w:pStyle w:val="Header"/>
      <w:spacing w:after="0"/>
      <w:ind w:left="-397"/>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37D50"/>
    <w:multiLevelType w:val="multilevel"/>
    <w:tmpl w:val="6414F2FE"/>
    <w:lvl w:ilvl="0">
      <w:start w:val="1"/>
      <w:numFmt w:val="bullet"/>
      <w:pStyle w:val="BulletsLIST"/>
      <w:lvlText w:val="l"/>
      <w:lvlJc w:val="left"/>
      <w:pPr>
        <w:ind w:left="567" w:hanging="283"/>
      </w:pPr>
      <w:rPr>
        <w:rFonts w:ascii="Wingdings" w:hAnsi="Wingdings" w:hint="default"/>
        <w:b w:val="0"/>
        <w:bCs w:val="0"/>
        <w:i w:val="0"/>
        <w:iCs w:val="0"/>
        <w:caps w:val="0"/>
        <w:smallCaps w:val="0"/>
        <w:strike w:val="0"/>
        <w:dstrike w:val="0"/>
        <w:vanish w:val="0"/>
        <w:color w:val="FF0000"/>
        <w:spacing w:val="0"/>
        <w:kern w:val="0"/>
        <w:position w:val="0"/>
        <w:sz w:val="14"/>
        <w:u w:val="none"/>
        <w:effect w:val="none"/>
        <w:vertAlign w:val="baseline"/>
        <w:em w:val="none"/>
        <w14:ligatures w14:val="none"/>
        <w14:numForm w14:val="default"/>
        <w14:numSpacing w14:val="default"/>
        <w14:stylisticSets/>
        <w14:cntxtAlts w14:val="0"/>
      </w:rPr>
    </w:lvl>
    <w:lvl w:ilvl="1">
      <w:start w:val="1"/>
      <w:numFmt w:val="bullet"/>
      <w:lvlText w:val="Õ"/>
      <w:lvlJc w:val="left"/>
      <w:pPr>
        <w:ind w:left="851" w:hanging="284"/>
      </w:pPr>
      <w:rPr>
        <w:rFonts w:ascii="Webdings" w:hAnsi="Webdings" w:hint="default"/>
        <w:b/>
        <w:i w:val="0"/>
        <w:position w:val="0"/>
        <w:sz w:val="16"/>
        <w:szCs w:val="16"/>
      </w:rPr>
    </w:lvl>
    <w:lvl w:ilvl="2">
      <w:start w:val="1"/>
      <w:numFmt w:val="bullet"/>
      <w:lvlText w:val="–"/>
      <w:lvlJc w:val="left"/>
      <w:pPr>
        <w:tabs>
          <w:tab w:val="num" w:pos="1134"/>
        </w:tabs>
        <w:ind w:left="1134" w:hanging="283"/>
      </w:pPr>
      <w:rPr>
        <w:rFonts w:ascii="Wingdings" w:hAnsi="Wingdings" w:hint="default"/>
        <w:b/>
        <w:i w:val="0"/>
        <w:sz w:val="20"/>
        <w:szCs w:val="16"/>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B9B65F1"/>
    <w:multiLevelType w:val="hybridMultilevel"/>
    <w:tmpl w:val="3CC0D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63F02"/>
    <w:multiLevelType w:val="hybridMultilevel"/>
    <w:tmpl w:val="FD8EFB7C"/>
    <w:lvl w:ilvl="0" w:tplc="8A6A8C00">
      <w:start w:val="1"/>
      <w:numFmt w:val="lowerLetter"/>
      <w:lvlText w:val="%1)"/>
      <w:lvlJc w:val="left"/>
      <w:pPr>
        <w:tabs>
          <w:tab w:val="num" w:pos="720"/>
        </w:tabs>
        <w:ind w:left="720" w:hanging="360"/>
      </w:p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 w15:restartNumberingAfterBreak="0">
    <w:nsid w:val="1D4A6181"/>
    <w:multiLevelType w:val="hybridMultilevel"/>
    <w:tmpl w:val="ABF0C244"/>
    <w:lvl w:ilvl="0" w:tplc="0934834A">
      <w:start w:val="1"/>
      <w:numFmt w:val="bullet"/>
      <w:lvlText w:val=""/>
      <w:lvlJc w:val="left"/>
      <w:pPr>
        <w:tabs>
          <w:tab w:val="num" w:pos="720"/>
        </w:tabs>
        <w:ind w:left="720" w:hanging="720"/>
      </w:pPr>
      <w:rPr>
        <w:rFonts w:ascii="Symbol" w:hAnsi="Symbol" w:hint="default"/>
        <w:sz w:val="20"/>
        <w:szCs w:val="20"/>
      </w:rPr>
    </w:lvl>
    <w:lvl w:ilvl="1" w:tplc="14090003" w:tentative="1">
      <w:start w:val="1"/>
      <w:numFmt w:val="bullet"/>
      <w:lvlText w:val="o"/>
      <w:lvlJc w:val="left"/>
      <w:pPr>
        <w:tabs>
          <w:tab w:val="num" w:pos="1440"/>
        </w:tabs>
        <w:ind w:left="1440" w:hanging="360"/>
      </w:pPr>
      <w:rPr>
        <w:rFonts w:ascii="Courier New" w:hAnsi="Courier New" w:cs="Courier New" w:hint="default"/>
      </w:rPr>
    </w:lvl>
    <w:lvl w:ilvl="2" w:tplc="14090005" w:tentative="1">
      <w:start w:val="1"/>
      <w:numFmt w:val="bullet"/>
      <w:lvlText w:val=""/>
      <w:lvlJc w:val="left"/>
      <w:pPr>
        <w:tabs>
          <w:tab w:val="num" w:pos="2160"/>
        </w:tabs>
        <w:ind w:left="2160" w:hanging="360"/>
      </w:pPr>
      <w:rPr>
        <w:rFonts w:ascii="Wingdings" w:hAnsi="Wingdings" w:hint="default"/>
      </w:rPr>
    </w:lvl>
    <w:lvl w:ilvl="3" w:tplc="14090001" w:tentative="1">
      <w:start w:val="1"/>
      <w:numFmt w:val="bullet"/>
      <w:lvlText w:val=""/>
      <w:lvlJc w:val="left"/>
      <w:pPr>
        <w:tabs>
          <w:tab w:val="num" w:pos="2880"/>
        </w:tabs>
        <w:ind w:left="2880" w:hanging="360"/>
      </w:pPr>
      <w:rPr>
        <w:rFonts w:ascii="Symbol" w:hAnsi="Symbol" w:hint="default"/>
      </w:rPr>
    </w:lvl>
    <w:lvl w:ilvl="4" w:tplc="14090003" w:tentative="1">
      <w:start w:val="1"/>
      <w:numFmt w:val="bullet"/>
      <w:lvlText w:val="o"/>
      <w:lvlJc w:val="left"/>
      <w:pPr>
        <w:tabs>
          <w:tab w:val="num" w:pos="3600"/>
        </w:tabs>
        <w:ind w:left="3600" w:hanging="360"/>
      </w:pPr>
      <w:rPr>
        <w:rFonts w:ascii="Courier New" w:hAnsi="Courier New" w:cs="Courier New" w:hint="default"/>
      </w:rPr>
    </w:lvl>
    <w:lvl w:ilvl="5" w:tplc="14090005" w:tentative="1">
      <w:start w:val="1"/>
      <w:numFmt w:val="bullet"/>
      <w:lvlText w:val=""/>
      <w:lvlJc w:val="left"/>
      <w:pPr>
        <w:tabs>
          <w:tab w:val="num" w:pos="4320"/>
        </w:tabs>
        <w:ind w:left="4320" w:hanging="360"/>
      </w:pPr>
      <w:rPr>
        <w:rFonts w:ascii="Wingdings" w:hAnsi="Wingdings" w:hint="default"/>
      </w:rPr>
    </w:lvl>
    <w:lvl w:ilvl="6" w:tplc="14090001" w:tentative="1">
      <w:start w:val="1"/>
      <w:numFmt w:val="bullet"/>
      <w:lvlText w:val=""/>
      <w:lvlJc w:val="left"/>
      <w:pPr>
        <w:tabs>
          <w:tab w:val="num" w:pos="5040"/>
        </w:tabs>
        <w:ind w:left="5040" w:hanging="360"/>
      </w:pPr>
      <w:rPr>
        <w:rFonts w:ascii="Symbol" w:hAnsi="Symbol" w:hint="default"/>
      </w:rPr>
    </w:lvl>
    <w:lvl w:ilvl="7" w:tplc="14090003" w:tentative="1">
      <w:start w:val="1"/>
      <w:numFmt w:val="bullet"/>
      <w:lvlText w:val="o"/>
      <w:lvlJc w:val="left"/>
      <w:pPr>
        <w:tabs>
          <w:tab w:val="num" w:pos="5760"/>
        </w:tabs>
        <w:ind w:left="5760" w:hanging="360"/>
      </w:pPr>
      <w:rPr>
        <w:rFonts w:ascii="Courier New" w:hAnsi="Courier New" w:cs="Courier New" w:hint="default"/>
      </w:rPr>
    </w:lvl>
    <w:lvl w:ilvl="8" w:tplc="1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D4D3E33"/>
    <w:multiLevelType w:val="hybridMultilevel"/>
    <w:tmpl w:val="5CC43516"/>
    <w:lvl w:ilvl="0" w:tplc="655CD596">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1BD03E9"/>
    <w:multiLevelType w:val="hybridMultilevel"/>
    <w:tmpl w:val="4686E6FE"/>
    <w:lvl w:ilvl="0" w:tplc="1AE07422">
      <w:start w:val="1"/>
      <w:numFmt w:val="bullet"/>
      <w:pStyle w:val="ListBullet1"/>
      <w:lvlText w:val=""/>
      <w:lvlJc w:val="left"/>
      <w:pPr>
        <w:tabs>
          <w:tab w:val="num" w:pos="1060"/>
        </w:tabs>
        <w:ind w:left="1060" w:hanging="720"/>
      </w:pPr>
      <w:rPr>
        <w:rFonts w:ascii="Symbol" w:hAnsi="Symbol" w:hint="default"/>
      </w:rPr>
    </w:lvl>
    <w:lvl w:ilvl="1" w:tplc="14090003" w:tentative="1">
      <w:start w:val="1"/>
      <w:numFmt w:val="bullet"/>
      <w:lvlText w:val="o"/>
      <w:lvlJc w:val="left"/>
      <w:pPr>
        <w:tabs>
          <w:tab w:val="num" w:pos="1780"/>
        </w:tabs>
        <w:ind w:left="1780" w:hanging="360"/>
      </w:pPr>
      <w:rPr>
        <w:rFonts w:ascii="Courier New" w:hAnsi="Courier New" w:cs="Courier New" w:hint="default"/>
      </w:rPr>
    </w:lvl>
    <w:lvl w:ilvl="2" w:tplc="14090005" w:tentative="1">
      <w:start w:val="1"/>
      <w:numFmt w:val="bullet"/>
      <w:lvlText w:val=""/>
      <w:lvlJc w:val="left"/>
      <w:pPr>
        <w:tabs>
          <w:tab w:val="num" w:pos="2500"/>
        </w:tabs>
        <w:ind w:left="2500" w:hanging="360"/>
      </w:pPr>
      <w:rPr>
        <w:rFonts w:ascii="Wingdings" w:hAnsi="Wingdings" w:hint="default"/>
      </w:rPr>
    </w:lvl>
    <w:lvl w:ilvl="3" w:tplc="14090001" w:tentative="1">
      <w:start w:val="1"/>
      <w:numFmt w:val="bullet"/>
      <w:lvlText w:val=""/>
      <w:lvlJc w:val="left"/>
      <w:pPr>
        <w:tabs>
          <w:tab w:val="num" w:pos="3220"/>
        </w:tabs>
        <w:ind w:left="3220" w:hanging="360"/>
      </w:pPr>
      <w:rPr>
        <w:rFonts w:ascii="Symbol" w:hAnsi="Symbol" w:hint="default"/>
      </w:rPr>
    </w:lvl>
    <w:lvl w:ilvl="4" w:tplc="14090003" w:tentative="1">
      <w:start w:val="1"/>
      <w:numFmt w:val="bullet"/>
      <w:lvlText w:val="o"/>
      <w:lvlJc w:val="left"/>
      <w:pPr>
        <w:tabs>
          <w:tab w:val="num" w:pos="3940"/>
        </w:tabs>
        <w:ind w:left="3940" w:hanging="360"/>
      </w:pPr>
      <w:rPr>
        <w:rFonts w:ascii="Courier New" w:hAnsi="Courier New" w:cs="Courier New" w:hint="default"/>
      </w:rPr>
    </w:lvl>
    <w:lvl w:ilvl="5" w:tplc="14090005" w:tentative="1">
      <w:start w:val="1"/>
      <w:numFmt w:val="bullet"/>
      <w:lvlText w:val=""/>
      <w:lvlJc w:val="left"/>
      <w:pPr>
        <w:tabs>
          <w:tab w:val="num" w:pos="4660"/>
        </w:tabs>
        <w:ind w:left="4660" w:hanging="360"/>
      </w:pPr>
      <w:rPr>
        <w:rFonts w:ascii="Wingdings" w:hAnsi="Wingdings" w:hint="default"/>
      </w:rPr>
    </w:lvl>
    <w:lvl w:ilvl="6" w:tplc="14090001" w:tentative="1">
      <w:start w:val="1"/>
      <w:numFmt w:val="bullet"/>
      <w:lvlText w:val=""/>
      <w:lvlJc w:val="left"/>
      <w:pPr>
        <w:tabs>
          <w:tab w:val="num" w:pos="5380"/>
        </w:tabs>
        <w:ind w:left="5380" w:hanging="360"/>
      </w:pPr>
      <w:rPr>
        <w:rFonts w:ascii="Symbol" w:hAnsi="Symbol" w:hint="default"/>
      </w:rPr>
    </w:lvl>
    <w:lvl w:ilvl="7" w:tplc="14090003" w:tentative="1">
      <w:start w:val="1"/>
      <w:numFmt w:val="bullet"/>
      <w:lvlText w:val="o"/>
      <w:lvlJc w:val="left"/>
      <w:pPr>
        <w:tabs>
          <w:tab w:val="num" w:pos="6100"/>
        </w:tabs>
        <w:ind w:left="6100" w:hanging="360"/>
      </w:pPr>
      <w:rPr>
        <w:rFonts w:ascii="Courier New" w:hAnsi="Courier New" w:cs="Courier New" w:hint="default"/>
      </w:rPr>
    </w:lvl>
    <w:lvl w:ilvl="8" w:tplc="14090005" w:tentative="1">
      <w:start w:val="1"/>
      <w:numFmt w:val="bullet"/>
      <w:lvlText w:val=""/>
      <w:lvlJc w:val="left"/>
      <w:pPr>
        <w:tabs>
          <w:tab w:val="num" w:pos="6820"/>
        </w:tabs>
        <w:ind w:left="6820" w:hanging="360"/>
      </w:pPr>
      <w:rPr>
        <w:rFonts w:ascii="Wingdings" w:hAnsi="Wingdings" w:hint="default"/>
      </w:rPr>
    </w:lvl>
  </w:abstractNum>
  <w:abstractNum w:abstractNumId="6" w15:restartNumberingAfterBreak="0">
    <w:nsid w:val="306D0F2D"/>
    <w:multiLevelType w:val="hybridMultilevel"/>
    <w:tmpl w:val="A2D8E5F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3A562FCE"/>
    <w:multiLevelType w:val="hybridMultilevel"/>
    <w:tmpl w:val="7BF28E7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433F0EF7"/>
    <w:multiLevelType w:val="multilevel"/>
    <w:tmpl w:val="CFD2304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49EF0781"/>
    <w:multiLevelType w:val="hybridMultilevel"/>
    <w:tmpl w:val="B4E685A6"/>
    <w:lvl w:ilvl="0" w:tplc="B428D40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AC07CFF"/>
    <w:multiLevelType w:val="hybridMultilevel"/>
    <w:tmpl w:val="A844E156"/>
    <w:lvl w:ilvl="0" w:tplc="FCA25E0A">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73263D89"/>
    <w:multiLevelType w:val="hybridMultilevel"/>
    <w:tmpl w:val="1676E9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F2D3965"/>
    <w:multiLevelType w:val="hybridMultilevel"/>
    <w:tmpl w:val="CE424302"/>
    <w:lvl w:ilvl="0" w:tplc="11344EBC">
      <w:start w:val="1"/>
      <w:numFmt w:val="bullet"/>
      <w:pStyle w:val="ListParagraph"/>
      <w:lvlText w:val=""/>
      <w:lvlJc w:val="left"/>
      <w:pPr>
        <w:ind w:left="720" w:hanging="360"/>
      </w:pPr>
      <w:rPr>
        <w:rFonts w:ascii="Symbol" w:hAnsi="Symbol" w:hint="default"/>
        <w:b w:val="0"/>
        <w:bCs w:val="0"/>
        <w:i w:val="0"/>
        <w:iCs w:val="0"/>
        <w:caps w:val="0"/>
        <w:smallCaps w:val="0"/>
        <w:strike w:val="0"/>
        <w:dstrike w:val="0"/>
        <w:noProof w:val="0"/>
        <w:vanish w:val="0"/>
        <w:color w:val="ED1B2E" w:themeColor="accent1"/>
        <w:spacing w:val="0"/>
        <w:kern w:val="0"/>
        <w:position w:val="0"/>
        <w:sz w:val="1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8"/>
  </w:num>
  <w:num w:numId="5">
    <w:abstractNumId w:val="11"/>
  </w:num>
  <w:num w:numId="6">
    <w:abstractNumId w:val="4"/>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2"/>
  </w:num>
  <w:num w:numId="10">
    <w:abstractNumId w:val="12"/>
    <w:lvlOverride w:ilvl="0">
      <w:startOverride w:val="1"/>
    </w:lvlOverride>
  </w:num>
  <w:num w:numId="11">
    <w:abstractNumId w:val="12"/>
    <w:lvlOverride w:ilvl="0">
      <w:startOverride w:val="1"/>
    </w:lvlOverride>
  </w:num>
  <w:num w:numId="12">
    <w:abstractNumId w:val="12"/>
  </w:num>
  <w:num w:numId="13">
    <w:abstractNumId w:val="12"/>
    <w:lvlOverride w:ilvl="0">
      <w:startOverride w:val="1"/>
    </w:lvlOverride>
  </w:num>
  <w:num w:numId="14">
    <w:abstractNumId w:val="0"/>
  </w:num>
  <w:num w:numId="15">
    <w:abstractNumId w:val="0"/>
  </w:num>
  <w:num w:numId="16">
    <w:abstractNumId w:val="0"/>
  </w:num>
  <w:num w:numId="17">
    <w:abstractNumId w:val="7"/>
  </w:num>
  <w:num w:numId="18">
    <w:abstractNumId w:val="6"/>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displayHorizontalDrawingGridEvery w:val="0"/>
  <w:displayVerticalDrawingGridEvery w:val="0"/>
  <w:doNotUseMarginsForDrawingGridOrigin/>
  <w:doNotShadeFormData/>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0BF7"/>
    <w:rsid w:val="000149E0"/>
    <w:rsid w:val="00045FC9"/>
    <w:rsid w:val="000512B2"/>
    <w:rsid w:val="00054C1F"/>
    <w:rsid w:val="0006034C"/>
    <w:rsid w:val="00070BF8"/>
    <w:rsid w:val="00080D03"/>
    <w:rsid w:val="000822C3"/>
    <w:rsid w:val="00103885"/>
    <w:rsid w:val="001227E0"/>
    <w:rsid w:val="00122ECB"/>
    <w:rsid w:val="00127D9C"/>
    <w:rsid w:val="0014485A"/>
    <w:rsid w:val="00156299"/>
    <w:rsid w:val="00177F8D"/>
    <w:rsid w:val="001A1585"/>
    <w:rsid w:val="001C43D0"/>
    <w:rsid w:val="001C7AE0"/>
    <w:rsid w:val="001D0949"/>
    <w:rsid w:val="001E2F21"/>
    <w:rsid w:val="001E3EF8"/>
    <w:rsid w:val="001E4569"/>
    <w:rsid w:val="001E510E"/>
    <w:rsid w:val="002014AD"/>
    <w:rsid w:val="00213FDA"/>
    <w:rsid w:val="002210EE"/>
    <w:rsid w:val="002344EF"/>
    <w:rsid w:val="00251EF7"/>
    <w:rsid w:val="00254C23"/>
    <w:rsid w:val="002638E5"/>
    <w:rsid w:val="002778D6"/>
    <w:rsid w:val="00287511"/>
    <w:rsid w:val="002905BD"/>
    <w:rsid w:val="002920D7"/>
    <w:rsid w:val="002932D4"/>
    <w:rsid w:val="00295645"/>
    <w:rsid w:val="002A42C2"/>
    <w:rsid w:val="002A588F"/>
    <w:rsid w:val="002B096D"/>
    <w:rsid w:val="002B5532"/>
    <w:rsid w:val="002C63D7"/>
    <w:rsid w:val="002D2168"/>
    <w:rsid w:val="00310239"/>
    <w:rsid w:val="003338D1"/>
    <w:rsid w:val="0033519C"/>
    <w:rsid w:val="00350E71"/>
    <w:rsid w:val="00370460"/>
    <w:rsid w:val="0038138D"/>
    <w:rsid w:val="003A3798"/>
    <w:rsid w:val="003B304D"/>
    <w:rsid w:val="003B4158"/>
    <w:rsid w:val="003B6E10"/>
    <w:rsid w:val="003C182E"/>
    <w:rsid w:val="003D5FFB"/>
    <w:rsid w:val="003D6D79"/>
    <w:rsid w:val="004014FF"/>
    <w:rsid w:val="00417D26"/>
    <w:rsid w:val="004203AC"/>
    <w:rsid w:val="00426A97"/>
    <w:rsid w:val="00442626"/>
    <w:rsid w:val="00454266"/>
    <w:rsid w:val="00465409"/>
    <w:rsid w:val="004659E2"/>
    <w:rsid w:val="00480910"/>
    <w:rsid w:val="00483349"/>
    <w:rsid w:val="004923F5"/>
    <w:rsid w:val="004925EB"/>
    <w:rsid w:val="004B1099"/>
    <w:rsid w:val="004C76A1"/>
    <w:rsid w:val="004D71B0"/>
    <w:rsid w:val="004E3235"/>
    <w:rsid w:val="004F2863"/>
    <w:rsid w:val="004F44E4"/>
    <w:rsid w:val="004F5510"/>
    <w:rsid w:val="004F5B08"/>
    <w:rsid w:val="00514E31"/>
    <w:rsid w:val="00532519"/>
    <w:rsid w:val="005402CA"/>
    <w:rsid w:val="00544393"/>
    <w:rsid w:val="0055121E"/>
    <w:rsid w:val="00556ABC"/>
    <w:rsid w:val="005570D4"/>
    <w:rsid w:val="005A6C5D"/>
    <w:rsid w:val="005C5367"/>
    <w:rsid w:val="005F242D"/>
    <w:rsid w:val="00620378"/>
    <w:rsid w:val="00635B0D"/>
    <w:rsid w:val="00642D9F"/>
    <w:rsid w:val="00643FBE"/>
    <w:rsid w:val="00650EC7"/>
    <w:rsid w:val="00655176"/>
    <w:rsid w:val="00674A59"/>
    <w:rsid w:val="0069193B"/>
    <w:rsid w:val="00693172"/>
    <w:rsid w:val="006A089C"/>
    <w:rsid w:val="006A0988"/>
    <w:rsid w:val="006E4F75"/>
    <w:rsid w:val="006E511D"/>
    <w:rsid w:val="00704368"/>
    <w:rsid w:val="007106A9"/>
    <w:rsid w:val="00737405"/>
    <w:rsid w:val="00743EB6"/>
    <w:rsid w:val="0074425B"/>
    <w:rsid w:val="00745197"/>
    <w:rsid w:val="00753E8B"/>
    <w:rsid w:val="00767102"/>
    <w:rsid w:val="00781B23"/>
    <w:rsid w:val="00786479"/>
    <w:rsid w:val="0079653F"/>
    <w:rsid w:val="007A2F65"/>
    <w:rsid w:val="007A46B7"/>
    <w:rsid w:val="007B06B8"/>
    <w:rsid w:val="007B1612"/>
    <w:rsid w:val="007B3915"/>
    <w:rsid w:val="007B5007"/>
    <w:rsid w:val="007B5DE8"/>
    <w:rsid w:val="007B6860"/>
    <w:rsid w:val="007C28FC"/>
    <w:rsid w:val="007E0B07"/>
    <w:rsid w:val="007F30C4"/>
    <w:rsid w:val="008021AB"/>
    <w:rsid w:val="00823FB0"/>
    <w:rsid w:val="00834806"/>
    <w:rsid w:val="00851A6F"/>
    <w:rsid w:val="00855F00"/>
    <w:rsid w:val="00866354"/>
    <w:rsid w:val="00892375"/>
    <w:rsid w:val="0089521E"/>
    <w:rsid w:val="008A4B67"/>
    <w:rsid w:val="008B22E9"/>
    <w:rsid w:val="008B32D5"/>
    <w:rsid w:val="008B5D43"/>
    <w:rsid w:val="008C5248"/>
    <w:rsid w:val="008E10F5"/>
    <w:rsid w:val="008E3402"/>
    <w:rsid w:val="00904790"/>
    <w:rsid w:val="0090647E"/>
    <w:rsid w:val="009430F5"/>
    <w:rsid w:val="0094364A"/>
    <w:rsid w:val="00970DDD"/>
    <w:rsid w:val="00974E7D"/>
    <w:rsid w:val="00980C5C"/>
    <w:rsid w:val="009A5D4F"/>
    <w:rsid w:val="009A65EC"/>
    <w:rsid w:val="009C20B2"/>
    <w:rsid w:val="009C2CA4"/>
    <w:rsid w:val="009E0563"/>
    <w:rsid w:val="009E0C2E"/>
    <w:rsid w:val="009E4C7C"/>
    <w:rsid w:val="00A06829"/>
    <w:rsid w:val="00A23F5B"/>
    <w:rsid w:val="00A47011"/>
    <w:rsid w:val="00A56394"/>
    <w:rsid w:val="00A5731A"/>
    <w:rsid w:val="00A82673"/>
    <w:rsid w:val="00AB3B71"/>
    <w:rsid w:val="00AB7F6B"/>
    <w:rsid w:val="00AC0BF7"/>
    <w:rsid w:val="00AC1090"/>
    <w:rsid w:val="00AC739E"/>
    <w:rsid w:val="00AD7FF1"/>
    <w:rsid w:val="00B2046D"/>
    <w:rsid w:val="00B366A5"/>
    <w:rsid w:val="00B41CF3"/>
    <w:rsid w:val="00B45F8F"/>
    <w:rsid w:val="00B61317"/>
    <w:rsid w:val="00B7781E"/>
    <w:rsid w:val="00BA2855"/>
    <w:rsid w:val="00BA739F"/>
    <w:rsid w:val="00BD03DB"/>
    <w:rsid w:val="00BE6BB3"/>
    <w:rsid w:val="00C13BD8"/>
    <w:rsid w:val="00C13EF3"/>
    <w:rsid w:val="00C23580"/>
    <w:rsid w:val="00C23862"/>
    <w:rsid w:val="00C265E2"/>
    <w:rsid w:val="00C30BD7"/>
    <w:rsid w:val="00C41424"/>
    <w:rsid w:val="00C41AFD"/>
    <w:rsid w:val="00C60E30"/>
    <w:rsid w:val="00C627A6"/>
    <w:rsid w:val="00C6572D"/>
    <w:rsid w:val="00C700CE"/>
    <w:rsid w:val="00C766E2"/>
    <w:rsid w:val="00C83BB1"/>
    <w:rsid w:val="00C92C51"/>
    <w:rsid w:val="00CB209D"/>
    <w:rsid w:val="00CE709C"/>
    <w:rsid w:val="00CE73AE"/>
    <w:rsid w:val="00D04BC6"/>
    <w:rsid w:val="00D04E71"/>
    <w:rsid w:val="00D108B2"/>
    <w:rsid w:val="00D2470C"/>
    <w:rsid w:val="00D54618"/>
    <w:rsid w:val="00D8401B"/>
    <w:rsid w:val="00D923BE"/>
    <w:rsid w:val="00D9358C"/>
    <w:rsid w:val="00DB2CC1"/>
    <w:rsid w:val="00DB546C"/>
    <w:rsid w:val="00DC4252"/>
    <w:rsid w:val="00DD39CB"/>
    <w:rsid w:val="00DE464A"/>
    <w:rsid w:val="00E01158"/>
    <w:rsid w:val="00E1051E"/>
    <w:rsid w:val="00E21D71"/>
    <w:rsid w:val="00E26AEE"/>
    <w:rsid w:val="00E37592"/>
    <w:rsid w:val="00E4059B"/>
    <w:rsid w:val="00E571B9"/>
    <w:rsid w:val="00E835F6"/>
    <w:rsid w:val="00EB6E0D"/>
    <w:rsid w:val="00EC3614"/>
    <w:rsid w:val="00EC7524"/>
    <w:rsid w:val="00ED363D"/>
    <w:rsid w:val="00ED36A6"/>
    <w:rsid w:val="00ED6B8E"/>
    <w:rsid w:val="00EE2524"/>
    <w:rsid w:val="00F00941"/>
    <w:rsid w:val="00F25597"/>
    <w:rsid w:val="00F26611"/>
    <w:rsid w:val="00F308A8"/>
    <w:rsid w:val="00F42EA9"/>
    <w:rsid w:val="00F439B9"/>
    <w:rsid w:val="00F45820"/>
    <w:rsid w:val="00F66BDC"/>
    <w:rsid w:val="00F75830"/>
    <w:rsid w:val="00F8237A"/>
    <w:rsid w:val="00F91CFE"/>
    <w:rsid w:val="00F92DCB"/>
    <w:rsid w:val="00FC38E1"/>
    <w:rsid w:val="00FC5C57"/>
    <w:rsid w:val="00FD2A78"/>
    <w:rsid w:val="00FD3FDE"/>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0A33E3C"/>
  <w14:discardImageEditingData/>
  <w15:docId w15:val="{90E3C7A2-680D-47E9-A3C9-93C0CB08D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heme="minorBidi"/>
        <w:color w:val="4D4D4F" w:themeColor="text1"/>
        <w:lang w:val="en-NZ" w:eastAsia="en-NZ"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611"/>
    <w:pPr>
      <w:spacing w:after="120" w:line="220" w:lineRule="atLeast"/>
    </w:pPr>
    <w:rPr>
      <w:rFonts w:ascii="Calibri" w:hAnsi="Calibri"/>
      <w:sz w:val="22"/>
    </w:rPr>
  </w:style>
  <w:style w:type="paragraph" w:styleId="Heading1">
    <w:name w:val="heading 1"/>
    <w:aliases w:val="JBI - Heading 1"/>
    <w:basedOn w:val="Normal"/>
    <w:next w:val="Normal"/>
    <w:qFormat/>
    <w:rsid w:val="00B366A5"/>
    <w:pPr>
      <w:tabs>
        <w:tab w:val="left" w:pos="567"/>
      </w:tabs>
      <w:snapToGrid w:val="0"/>
      <w:spacing w:before="80" w:after="40" w:line="240" w:lineRule="atLeast"/>
      <w:outlineLvl w:val="0"/>
    </w:pPr>
    <w:rPr>
      <w:rFonts w:cs="Arial"/>
      <w:b/>
      <w:caps/>
      <w:color w:val="004374" w:themeColor="accent3" w:themeShade="BF"/>
      <w:sz w:val="24"/>
      <w:szCs w:val="28"/>
    </w:rPr>
  </w:style>
  <w:style w:type="paragraph" w:styleId="Heading2">
    <w:name w:val="heading 2"/>
    <w:basedOn w:val="Normal"/>
    <w:next w:val="Normal"/>
    <w:link w:val="Heading2Char"/>
    <w:qFormat/>
    <w:rsid w:val="00F26611"/>
    <w:pPr>
      <w:spacing w:before="200" w:after="60" w:line="210" w:lineRule="atLeast"/>
      <w:outlineLvl w:val="1"/>
    </w:pPr>
    <w:rPr>
      <w:b/>
      <w:sz w:val="26"/>
      <w:szCs w:val="24"/>
    </w:rPr>
  </w:style>
  <w:style w:type="paragraph" w:styleId="Heading3">
    <w:name w:val="heading 3"/>
    <w:basedOn w:val="Normal"/>
    <w:next w:val="Normal"/>
    <w:qFormat/>
    <w:rsid w:val="00F26611"/>
    <w:pPr>
      <w:keepNext/>
      <w:spacing w:before="120" w:after="60" w:line="180" w:lineRule="atLeast"/>
      <w:outlineLvl w:val="2"/>
    </w:pPr>
    <w:rPr>
      <w:b/>
      <w:sz w:val="24"/>
      <w:szCs w:val="24"/>
    </w:rPr>
  </w:style>
  <w:style w:type="paragraph" w:styleId="Heading4">
    <w:name w:val="heading 4"/>
    <w:basedOn w:val="Normal"/>
    <w:next w:val="Normal"/>
    <w:semiHidden/>
    <w:qFormat/>
    <w:pPr>
      <w:keepNext/>
      <w:jc w:val="both"/>
      <w:outlineLvl w:val="3"/>
    </w:pPr>
  </w:style>
  <w:style w:type="paragraph" w:styleId="Heading5">
    <w:name w:val="heading 5"/>
    <w:basedOn w:val="Normal"/>
    <w:next w:val="Normal"/>
    <w:semiHidden/>
    <w:qFormat/>
    <w:pPr>
      <w:keepNext/>
      <w:jc w:val="center"/>
      <w:outlineLvl w:val="4"/>
    </w:pPr>
    <w:rPr>
      <w:b/>
      <w:sz w:val="32"/>
    </w:rPr>
  </w:style>
  <w:style w:type="paragraph" w:styleId="Heading6">
    <w:name w:val="heading 6"/>
    <w:basedOn w:val="Normal"/>
    <w:next w:val="Normal"/>
    <w:semiHidden/>
    <w:qFormat/>
    <w:pPr>
      <w:keepNext/>
      <w:jc w:val="cente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B6860"/>
    <w:pPr>
      <w:tabs>
        <w:tab w:val="center" w:pos="4153"/>
        <w:tab w:val="right" w:pos="8306"/>
      </w:tabs>
      <w:spacing w:after="840"/>
      <w:jc w:val="right"/>
    </w:pPr>
    <w:rPr>
      <w:sz w:val="16"/>
    </w:rPr>
  </w:style>
  <w:style w:type="paragraph" w:styleId="Footer">
    <w:name w:val="footer"/>
    <w:basedOn w:val="Normal"/>
    <w:link w:val="FooterChar"/>
    <w:uiPriority w:val="99"/>
    <w:rsid w:val="00D8401B"/>
    <w:pPr>
      <w:tabs>
        <w:tab w:val="center" w:pos="4153"/>
        <w:tab w:val="right" w:pos="8306"/>
      </w:tabs>
      <w:spacing w:after="0" w:line="160" w:lineRule="atLeast"/>
    </w:pPr>
    <w:rPr>
      <w:i/>
      <w:sz w:val="14"/>
    </w:rPr>
  </w:style>
  <w:style w:type="paragraph" w:customStyle="1" w:styleId="ListBullet1">
    <w:name w:val="List Bullet1"/>
    <w:basedOn w:val="Normal"/>
    <w:semiHidden/>
    <w:rsid w:val="003B4158"/>
    <w:pPr>
      <w:numPr>
        <w:numId w:val="1"/>
      </w:numPr>
      <w:tabs>
        <w:tab w:val="clear" w:pos="1060"/>
        <w:tab w:val="num" w:pos="993"/>
      </w:tabs>
      <w:ind w:left="357" w:firstLine="210"/>
    </w:pPr>
  </w:style>
  <w:style w:type="paragraph" w:styleId="ListParagraph">
    <w:name w:val="List Paragraph"/>
    <w:basedOn w:val="Normal"/>
    <w:uiPriority w:val="34"/>
    <w:qFormat/>
    <w:rsid w:val="007B5007"/>
    <w:pPr>
      <w:numPr>
        <w:numId w:val="12"/>
      </w:numPr>
      <w:ind w:left="113" w:hanging="113"/>
    </w:pPr>
  </w:style>
  <w:style w:type="table" w:customStyle="1" w:styleId="HeaderTable">
    <w:name w:val="Header Table"/>
    <w:basedOn w:val="TableNormal"/>
    <w:uiPriority w:val="99"/>
    <w:rsid w:val="009C20B2"/>
    <w:pPr>
      <w:spacing w:after="0"/>
      <w:contextualSpacing/>
    </w:pPr>
    <w:rPr>
      <w:color w:val="ED1B2E" w:themeColor="accent1"/>
      <w:sz w:val="22"/>
    </w:rPr>
    <w:tblPr>
      <w:tblCellMar>
        <w:top w:w="57" w:type="dxa"/>
        <w:bottom w:w="57" w:type="dxa"/>
      </w:tblCellMar>
    </w:tblPr>
    <w:tblStylePr w:type="firstRow">
      <w:pPr>
        <w:jc w:val="left"/>
      </w:pPr>
      <w:rPr>
        <w:rFonts w:ascii="Arial" w:hAnsi="Arial"/>
        <w:sz w:val="22"/>
      </w:rPr>
      <w:tblPr/>
      <w:tcPr>
        <w:tcBorders>
          <w:top w:val="single" w:sz="4" w:space="0" w:color="ED1B2E" w:themeColor="accent1"/>
        </w:tcBorders>
        <w:tcMar>
          <w:top w:w="397" w:type="dxa"/>
          <w:left w:w="0" w:type="nil"/>
          <w:bottom w:w="0" w:type="nil"/>
          <w:right w:w="0" w:type="nil"/>
        </w:tcMar>
        <w:vAlign w:val="bottom"/>
      </w:tcPr>
    </w:tblStylePr>
    <w:tblStylePr w:type="lastRow">
      <w:tblPr/>
      <w:tcPr>
        <w:tcBorders>
          <w:bottom w:val="single" w:sz="4" w:space="0" w:color="ED1B2E" w:themeColor="accent1"/>
        </w:tcBorders>
        <w:tcMar>
          <w:top w:w="0" w:type="nil"/>
          <w:left w:w="0" w:type="nil"/>
          <w:bottom w:w="397" w:type="dxa"/>
          <w:right w:w="0" w:type="nil"/>
        </w:tcMar>
      </w:tcPr>
    </w:tblStylePr>
    <w:tblStylePr w:type="firstCol">
      <w:rPr>
        <w:b/>
      </w:rPr>
    </w:tblStylePr>
  </w:style>
  <w:style w:type="paragraph" w:styleId="Title">
    <w:name w:val="Title"/>
    <w:basedOn w:val="Normal"/>
    <w:next w:val="Normal"/>
    <w:link w:val="TitleChar"/>
    <w:uiPriority w:val="10"/>
    <w:qFormat/>
    <w:rsid w:val="0090647E"/>
    <w:pPr>
      <w:spacing w:after="0" w:line="192" w:lineRule="auto"/>
      <w:ind w:right="567"/>
      <w:contextualSpacing/>
    </w:pPr>
    <w:rPr>
      <w:rFonts w:ascii="Arial Black" w:eastAsiaTheme="majorEastAsia" w:hAnsi="Arial Black" w:cs="Times New Roman (Headings CS)"/>
      <w:caps/>
      <w:color w:val="002C4E" w:themeColor="accent3" w:themeShade="80"/>
      <w:spacing w:val="38"/>
      <w:kern w:val="28"/>
      <w:sz w:val="48"/>
      <w:szCs w:val="56"/>
    </w:rPr>
  </w:style>
  <w:style w:type="character" w:customStyle="1" w:styleId="TitleChar">
    <w:name w:val="Title Char"/>
    <w:basedOn w:val="DefaultParagraphFont"/>
    <w:link w:val="Title"/>
    <w:uiPriority w:val="10"/>
    <w:rsid w:val="0090647E"/>
    <w:rPr>
      <w:rFonts w:ascii="Arial Black" w:eastAsiaTheme="majorEastAsia" w:hAnsi="Arial Black" w:cs="Times New Roman (Headings CS)"/>
      <w:caps/>
      <w:color w:val="002C4E" w:themeColor="accent3" w:themeShade="80"/>
      <w:spacing w:val="38"/>
      <w:kern w:val="28"/>
      <w:sz w:val="48"/>
      <w:szCs w:val="56"/>
    </w:rPr>
  </w:style>
  <w:style w:type="paragraph" w:customStyle="1" w:styleId="IntroductionParagraph">
    <w:name w:val="Introduction Paragraph"/>
    <w:basedOn w:val="Normal"/>
    <w:next w:val="Heading1"/>
    <w:qFormat/>
    <w:rsid w:val="00F26611"/>
    <w:pPr>
      <w:spacing w:after="200" w:line="320" w:lineRule="atLeast"/>
    </w:pPr>
    <w:rPr>
      <w:b/>
      <w:color w:val="002C4E" w:themeColor="accent3" w:themeShade="80"/>
      <w:sz w:val="28"/>
      <w:szCs w:val="28"/>
    </w:rPr>
  </w:style>
  <w:style w:type="paragraph" w:styleId="Subtitle">
    <w:name w:val="Subtitle"/>
    <w:basedOn w:val="IntroductionParagraph"/>
    <w:link w:val="SubtitleChar"/>
    <w:uiPriority w:val="11"/>
    <w:rsid w:val="00D8401B"/>
    <w:pPr>
      <w:ind w:right="5729"/>
    </w:pPr>
  </w:style>
  <w:style w:type="character" w:customStyle="1" w:styleId="SubtitleChar">
    <w:name w:val="Subtitle Char"/>
    <w:basedOn w:val="DefaultParagraphFont"/>
    <w:link w:val="Subtitle"/>
    <w:uiPriority w:val="11"/>
    <w:rsid w:val="00D8401B"/>
    <w:rPr>
      <w:rFonts w:asciiTheme="minorHAnsi" w:hAnsiTheme="minorHAnsi"/>
      <w:color w:val="ED1B2E" w:themeColor="accent1"/>
      <w:sz w:val="28"/>
      <w:szCs w:val="28"/>
      <w:u w:val="single"/>
    </w:rPr>
  </w:style>
  <w:style w:type="paragraph" w:styleId="BalloonText">
    <w:name w:val="Balloon Text"/>
    <w:basedOn w:val="Normal"/>
    <w:link w:val="BalloonTextChar"/>
    <w:uiPriority w:val="99"/>
    <w:semiHidden/>
    <w:unhideWhenUsed/>
    <w:rsid w:val="00AC0B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0BF7"/>
    <w:rPr>
      <w:rFonts w:ascii="Lucida Grande" w:hAnsi="Lucida Grande" w:cs="Lucida Grande"/>
      <w:sz w:val="18"/>
      <w:szCs w:val="18"/>
    </w:rPr>
  </w:style>
  <w:style w:type="paragraph" w:styleId="NormalWeb">
    <w:name w:val="Normal (Web)"/>
    <w:basedOn w:val="Normal"/>
    <w:uiPriority w:val="99"/>
    <w:semiHidden/>
    <w:unhideWhenUsed/>
    <w:rsid w:val="00F75830"/>
    <w:pPr>
      <w:spacing w:before="100" w:beforeAutospacing="1" w:after="100" w:afterAutospacing="1" w:line="240" w:lineRule="auto"/>
    </w:pPr>
    <w:rPr>
      <w:rFonts w:ascii="Times New Roman" w:eastAsiaTheme="minorEastAsia" w:hAnsi="Times New Roman" w:cs="Times New Roman"/>
      <w:color w:val="auto"/>
      <w:sz w:val="24"/>
      <w:szCs w:val="24"/>
      <w:lang w:val="en-AU" w:eastAsia="zh-CN"/>
    </w:rPr>
  </w:style>
  <w:style w:type="paragraph" w:customStyle="1" w:styleId="JBI-MainHeading">
    <w:name w:val="JBI-Main Heading"/>
    <w:basedOn w:val="Heading1"/>
    <w:qFormat/>
    <w:rsid w:val="00A5731A"/>
    <w:rPr>
      <w:color w:val="005A9C"/>
      <w:sz w:val="40"/>
    </w:rPr>
  </w:style>
  <w:style w:type="character" w:styleId="PageNumber">
    <w:name w:val="page number"/>
    <w:basedOn w:val="DefaultParagraphFont"/>
    <w:uiPriority w:val="99"/>
    <w:semiHidden/>
    <w:unhideWhenUsed/>
    <w:rsid w:val="001E510E"/>
  </w:style>
  <w:style w:type="character" w:customStyle="1" w:styleId="FooterChar">
    <w:name w:val="Footer Char"/>
    <w:basedOn w:val="DefaultParagraphFont"/>
    <w:link w:val="Footer"/>
    <w:uiPriority w:val="99"/>
    <w:rsid w:val="00E26AEE"/>
    <w:rPr>
      <w:rFonts w:ascii="Calibri" w:hAnsi="Calibri"/>
      <w:i/>
      <w:sz w:val="14"/>
    </w:rPr>
  </w:style>
  <w:style w:type="paragraph" w:customStyle="1" w:styleId="MainHeading">
    <w:name w:val="Main Heading"/>
    <w:basedOn w:val="Heading1"/>
    <w:qFormat/>
    <w:rsid w:val="00F26611"/>
    <w:rPr>
      <w:color w:val="005A9C"/>
      <w:sz w:val="40"/>
    </w:rPr>
  </w:style>
  <w:style w:type="paragraph" w:customStyle="1" w:styleId="LIST-BULLETS">
    <w:name w:val="LIST-BULLETS"/>
    <w:basedOn w:val="Normal"/>
    <w:qFormat/>
    <w:rsid w:val="00AB3B71"/>
    <w:pPr>
      <w:tabs>
        <w:tab w:val="left" w:pos="284"/>
        <w:tab w:val="left" w:pos="851"/>
        <w:tab w:val="left" w:pos="1134"/>
      </w:tabs>
    </w:pPr>
  </w:style>
  <w:style w:type="paragraph" w:customStyle="1" w:styleId="Heading40">
    <w:name w:val="Heading #4"/>
    <w:basedOn w:val="Heading3"/>
    <w:qFormat/>
    <w:rsid w:val="00F26611"/>
    <w:pPr>
      <w:spacing w:line="220" w:lineRule="atLeast"/>
    </w:pPr>
    <w:rPr>
      <w:sz w:val="22"/>
      <w:szCs w:val="22"/>
    </w:rPr>
  </w:style>
  <w:style w:type="paragraph" w:customStyle="1" w:styleId="BulletsLIST">
    <w:name w:val="Bullets + LIST"/>
    <w:qFormat/>
    <w:rsid w:val="00781B23"/>
    <w:pPr>
      <w:numPr>
        <w:numId w:val="16"/>
      </w:numPr>
      <w:spacing w:after="120"/>
    </w:pPr>
    <w:rPr>
      <w:rFonts w:ascii="Calibri" w:hAnsi="Calibri"/>
      <w:sz w:val="22"/>
    </w:rPr>
  </w:style>
  <w:style w:type="paragraph" w:customStyle="1" w:styleId="Style1">
    <w:name w:val="Style1"/>
    <w:basedOn w:val="Normal"/>
    <w:qFormat/>
    <w:rsid w:val="00127D9C"/>
    <w:pPr>
      <w:spacing w:line="320" w:lineRule="exact"/>
      <w:jc w:val="both"/>
    </w:pPr>
    <w:rPr>
      <w:rFonts w:asciiTheme="majorHAnsi" w:eastAsiaTheme="minorEastAsia" w:hAnsiTheme="majorHAnsi"/>
      <w:color w:val="auto"/>
      <w:sz w:val="23"/>
      <w:szCs w:val="24"/>
      <w:lang w:val="en-AU" w:eastAsia="en-US"/>
    </w:rPr>
  </w:style>
  <w:style w:type="table" w:customStyle="1" w:styleId="TableGrid4">
    <w:name w:val="Table Grid4"/>
    <w:basedOn w:val="TableNormal"/>
    <w:next w:val="TableGrid"/>
    <w:uiPriority w:val="59"/>
    <w:rsid w:val="00127D9C"/>
    <w:pPr>
      <w:spacing w:after="0"/>
    </w:pPr>
    <w:rPr>
      <w:rFonts w:asciiTheme="minorHAnsi" w:eastAsia="Calibri" w:hAnsiTheme="minorHAnsi"/>
      <w:color w:val="auto"/>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27D9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F5B08"/>
    <w:rPr>
      <w:color w:val="0000FF" w:themeColor="hyperlink"/>
      <w:u w:val="single"/>
    </w:rPr>
  </w:style>
  <w:style w:type="character" w:styleId="Emphasis">
    <w:name w:val="Emphasis"/>
    <w:basedOn w:val="DefaultParagraphFont"/>
    <w:uiPriority w:val="20"/>
    <w:qFormat/>
    <w:rsid w:val="004F5B08"/>
    <w:rPr>
      <w:i/>
      <w:iCs/>
    </w:rPr>
  </w:style>
  <w:style w:type="character" w:customStyle="1" w:styleId="Heading2Char">
    <w:name w:val="Heading 2 Char"/>
    <w:basedOn w:val="DefaultParagraphFont"/>
    <w:link w:val="Heading2"/>
    <w:rsid w:val="00295645"/>
    <w:rPr>
      <w:rFonts w:ascii="Calibri" w:hAnsi="Calibri"/>
      <w:b/>
      <w:sz w:val="2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05536">
      <w:bodyDiv w:val="1"/>
      <w:marLeft w:val="0"/>
      <w:marRight w:val="0"/>
      <w:marTop w:val="0"/>
      <w:marBottom w:val="0"/>
      <w:divBdr>
        <w:top w:val="none" w:sz="0" w:space="0" w:color="auto"/>
        <w:left w:val="none" w:sz="0" w:space="0" w:color="auto"/>
        <w:bottom w:val="none" w:sz="0" w:space="0" w:color="auto"/>
        <w:right w:val="none" w:sz="0" w:space="0" w:color="auto"/>
      </w:divBdr>
    </w:div>
    <w:div w:id="1775442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jbi-global-wiki.refined.site/space/MANUAL"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bmg.cochrane.org/research-projectscochrane-risk-bias-tool"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cebm.net/index.aspx?o=1116"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jbisynthesis@adelaide.edu.au" TargetMode="External"/></Relationships>
</file>

<file path=word/theme/theme1.xml><?xml version="1.0" encoding="utf-8"?>
<a:theme xmlns:a="http://schemas.openxmlformats.org/drawingml/2006/main" name="Office Theme">
  <a:themeElements>
    <a:clrScheme name="University of Adelaide">
      <a:dk1>
        <a:srgbClr val="4D4D4F"/>
      </a:dk1>
      <a:lt1>
        <a:sysClr val="window" lastClr="FFFFFF"/>
      </a:lt1>
      <a:dk2>
        <a:srgbClr val="000000"/>
      </a:dk2>
      <a:lt2>
        <a:srgbClr val="FFFFFF"/>
      </a:lt2>
      <a:accent1>
        <a:srgbClr val="ED1B2E"/>
      </a:accent1>
      <a:accent2>
        <a:srgbClr val="B38808"/>
      </a:accent2>
      <a:accent3>
        <a:srgbClr val="005A9C"/>
      </a:accent3>
      <a:accent4>
        <a:srgbClr val="25408F"/>
      </a:accent4>
      <a:accent5>
        <a:srgbClr val="D2232A"/>
      </a:accent5>
      <a:accent6>
        <a:srgbClr val="41AD49"/>
      </a:accent6>
      <a:hlink>
        <a:srgbClr val="0000FF"/>
      </a:hlink>
      <a:folHlink>
        <a:srgbClr val="800080"/>
      </a:folHlink>
    </a:clrScheme>
    <a:fontScheme name="University of Adelaide">
      <a:majorFont>
        <a:latin typeface="Arial Black"/>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7</Pages>
  <Words>2698</Words>
  <Characters>1537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EMT Report</vt:lpstr>
    </vt:vector>
  </TitlesOfParts>
  <Company/>
  <LinksUpToDate>false</LinksUpToDate>
  <CharactersWithSpaces>1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T Report</dc:title>
  <dc:creator>Chris Tonkin</dc:creator>
  <cp:lastModifiedBy>Lofty</cp:lastModifiedBy>
  <cp:revision>7</cp:revision>
  <cp:lastPrinted>2020-08-13T05:51:00Z</cp:lastPrinted>
  <dcterms:created xsi:type="dcterms:W3CDTF">2020-06-22T01:12:00Z</dcterms:created>
  <dcterms:modified xsi:type="dcterms:W3CDTF">2021-10-04T23:05:00Z</dcterms:modified>
</cp:coreProperties>
</file>